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FA00AF" w14:textId="54D6CB70" w:rsidR="00C32994" w:rsidRDefault="00D16A50" w:rsidP="00C32994">
      <w:pPr>
        <w:pStyle w:val="Titel"/>
      </w:pPr>
      <w:r>
        <w:t xml:space="preserve">This is the </w:t>
      </w:r>
      <w:r w:rsidRPr="00D16A50">
        <w:t>Title</w:t>
      </w:r>
      <w:r>
        <w:t xml:space="preserve"> of the Paper</w:t>
      </w:r>
    </w:p>
    <w:p w14:paraId="4F477455" w14:textId="164E55FD" w:rsidR="00C32994" w:rsidRDefault="00C32994" w:rsidP="00C32994">
      <w:pPr>
        <w:pStyle w:val="Untertitel1"/>
      </w:pPr>
      <w:r w:rsidRPr="00C32994">
        <w:t>Subtitle</w:t>
      </w:r>
    </w:p>
    <w:p w14:paraId="56457E89" w14:textId="43142D61" w:rsidR="00C47818" w:rsidRDefault="00C47818" w:rsidP="00C32994">
      <w:pPr>
        <w:pStyle w:val="Untertitel1"/>
      </w:pPr>
    </w:p>
    <w:p w14:paraId="5F9EF036" w14:textId="77777777" w:rsidR="00C47818" w:rsidRPr="00C32994" w:rsidRDefault="00C47818" w:rsidP="00C47818">
      <w:pPr>
        <w:pStyle w:val="Autor"/>
      </w:pPr>
      <w:proofErr w:type="spellStart"/>
      <w:r w:rsidRPr="00C32994">
        <w:t>Author</w:t>
      </w:r>
      <w:proofErr w:type="spellEnd"/>
    </w:p>
    <w:p w14:paraId="781DB362" w14:textId="1BC02024" w:rsidR="00C47818" w:rsidRPr="00C32994" w:rsidRDefault="00C47818" w:rsidP="00C47818">
      <w:pPr>
        <w:jc w:val="center"/>
      </w:pPr>
      <w:r w:rsidRPr="00C32994">
        <w:t>Organization</w:t>
      </w:r>
    </w:p>
    <w:p w14:paraId="73D38C64" w14:textId="3FFFC65A" w:rsidR="00D16A50" w:rsidRPr="00D16A50" w:rsidRDefault="00D16A50" w:rsidP="00B668B9">
      <w:pPr>
        <w:pStyle w:val="berschrift1"/>
        <w:numPr>
          <w:ilvl w:val="0"/>
          <w:numId w:val="0"/>
        </w:numPr>
      </w:pPr>
      <w:r w:rsidRPr="00D16A50">
        <w:t>Abstract</w:t>
      </w:r>
    </w:p>
    <w:p w14:paraId="7F0A5255" w14:textId="52237B7C" w:rsidR="00D16A50" w:rsidRPr="00D16A50" w:rsidRDefault="00D16A50" w:rsidP="00D16A50">
      <w:pPr>
        <w:jc w:val="left"/>
        <w:rPr>
          <w:i/>
          <w:szCs w:val="22"/>
        </w:rPr>
      </w:pPr>
      <w:r w:rsidRPr="00D16A50">
        <w:rPr>
          <w:i/>
          <w:szCs w:val="22"/>
        </w:rPr>
        <w:t>Abstract of 150-200 words</w:t>
      </w:r>
    </w:p>
    <w:p w14:paraId="4A8DF5E8" w14:textId="7FBA1CE3" w:rsidR="00B82C1C" w:rsidRDefault="00D16A50" w:rsidP="00B668B9">
      <w:pPr>
        <w:pStyle w:val="berschrift1"/>
      </w:pPr>
      <w:r w:rsidRPr="00B668B9">
        <w:t>Introduction</w:t>
      </w:r>
      <w:r w:rsidR="00C47818">
        <w:t xml:space="preserve"> and Related Work </w:t>
      </w:r>
    </w:p>
    <w:p w14:paraId="3094284E" w14:textId="44D6B1C0" w:rsidR="00B668B9" w:rsidRDefault="00B668B9" w:rsidP="00B668B9">
      <w:r w:rsidRPr="00B668B9">
        <w:t xml:space="preserve">Lorem ipsum dolor sit </w:t>
      </w:r>
      <w:proofErr w:type="spellStart"/>
      <w:r w:rsidRPr="00B668B9">
        <w:t>amet</w:t>
      </w:r>
      <w:proofErr w:type="spellEnd"/>
      <w:r w:rsidRPr="00B668B9">
        <w:t xml:space="preserve">, </w:t>
      </w:r>
      <w:proofErr w:type="spellStart"/>
      <w:r w:rsidRPr="00B668B9">
        <w:t>consetetur</w:t>
      </w:r>
      <w:proofErr w:type="spellEnd"/>
      <w:r w:rsidRPr="00B668B9">
        <w:t xml:space="preserve"> </w:t>
      </w:r>
      <w:proofErr w:type="spellStart"/>
      <w:r w:rsidRPr="00B668B9">
        <w:t>sadipscing</w:t>
      </w:r>
      <w:proofErr w:type="spellEnd"/>
      <w:r w:rsidRPr="00B668B9">
        <w:t xml:space="preserve"> </w:t>
      </w:r>
      <w:proofErr w:type="spellStart"/>
      <w:r w:rsidRPr="00B668B9">
        <w:t>elitr</w:t>
      </w:r>
      <w:proofErr w:type="spellEnd"/>
      <w:r w:rsidRPr="00B668B9">
        <w:t xml:space="preserve">, sed diam </w:t>
      </w:r>
      <w:proofErr w:type="spellStart"/>
      <w:r w:rsidRPr="00B668B9">
        <w:t>nonumy</w:t>
      </w:r>
      <w:proofErr w:type="spellEnd"/>
      <w:r w:rsidRPr="00B668B9">
        <w:t xml:space="preserve"> </w:t>
      </w:r>
      <w:proofErr w:type="spellStart"/>
      <w:r w:rsidRPr="00B668B9">
        <w:t>eirmod</w:t>
      </w:r>
      <w:proofErr w:type="spellEnd"/>
      <w:r w:rsidRPr="00B668B9">
        <w:t xml:space="preserve"> </w:t>
      </w:r>
      <w:proofErr w:type="spellStart"/>
      <w:r w:rsidRPr="00B668B9">
        <w:t>tempor</w:t>
      </w:r>
      <w:proofErr w:type="spellEnd"/>
      <w:r w:rsidRPr="00B668B9">
        <w:t xml:space="preserve"> </w:t>
      </w:r>
      <w:proofErr w:type="spellStart"/>
      <w:r w:rsidRPr="00B668B9">
        <w:t>invidunt</w:t>
      </w:r>
      <w:proofErr w:type="spellEnd"/>
      <w:r w:rsidRPr="00B668B9">
        <w:t xml:space="preserve"> </w:t>
      </w:r>
      <w:proofErr w:type="spellStart"/>
      <w:r w:rsidRPr="00B668B9">
        <w:t>ut</w:t>
      </w:r>
      <w:proofErr w:type="spellEnd"/>
      <w:r w:rsidRPr="00B668B9">
        <w:t xml:space="preserve"> </w:t>
      </w:r>
      <w:proofErr w:type="spellStart"/>
      <w:r w:rsidRPr="00B668B9">
        <w:t>labore</w:t>
      </w:r>
      <w:proofErr w:type="spellEnd"/>
      <w:r w:rsidRPr="00B668B9">
        <w:t xml:space="preserve"> et dolore magna </w:t>
      </w:r>
      <w:proofErr w:type="spellStart"/>
      <w:r w:rsidRPr="00B668B9">
        <w:t>aliquyam</w:t>
      </w:r>
      <w:proofErr w:type="spellEnd"/>
      <w:r w:rsidRPr="00B668B9">
        <w:t xml:space="preserve"> </w:t>
      </w:r>
      <w:proofErr w:type="spellStart"/>
      <w:r w:rsidRPr="00B668B9">
        <w:t>erat</w:t>
      </w:r>
      <w:proofErr w:type="spellEnd"/>
      <w:r w:rsidRPr="00B668B9">
        <w:t xml:space="preserve">, sed diam </w:t>
      </w:r>
      <w:proofErr w:type="spellStart"/>
      <w:r w:rsidRPr="00B668B9">
        <w:t>voluptua</w:t>
      </w:r>
      <w:proofErr w:type="spellEnd"/>
      <w:r w:rsidRPr="00B668B9">
        <w:t xml:space="preserve">. At </w:t>
      </w:r>
      <w:proofErr w:type="spellStart"/>
      <w:r w:rsidRPr="00B668B9">
        <w:t>vero</w:t>
      </w:r>
      <w:proofErr w:type="spellEnd"/>
      <w:r w:rsidRPr="00B668B9">
        <w:t xml:space="preserve"> </w:t>
      </w:r>
      <w:proofErr w:type="spellStart"/>
      <w:r w:rsidRPr="00B668B9">
        <w:t>eos</w:t>
      </w:r>
      <w:proofErr w:type="spellEnd"/>
      <w:r w:rsidRPr="00B668B9">
        <w:t xml:space="preserve"> et </w:t>
      </w:r>
      <w:proofErr w:type="spellStart"/>
      <w:r w:rsidRPr="00B668B9">
        <w:t>accusam</w:t>
      </w:r>
      <w:proofErr w:type="spellEnd"/>
      <w:r w:rsidRPr="00B668B9">
        <w:t xml:space="preserve"> et </w:t>
      </w:r>
      <w:proofErr w:type="spellStart"/>
      <w:r w:rsidRPr="00B668B9">
        <w:t>justo</w:t>
      </w:r>
      <w:proofErr w:type="spellEnd"/>
      <w:r w:rsidRPr="00B668B9">
        <w:t xml:space="preserve"> duo </w:t>
      </w:r>
      <w:proofErr w:type="spellStart"/>
      <w:r w:rsidRPr="00B668B9">
        <w:t>dolores</w:t>
      </w:r>
      <w:proofErr w:type="spellEnd"/>
      <w:r w:rsidRPr="00B668B9">
        <w:t xml:space="preserve"> et </w:t>
      </w:r>
      <w:proofErr w:type="spellStart"/>
      <w:r w:rsidRPr="00B668B9">
        <w:t>ea</w:t>
      </w:r>
      <w:proofErr w:type="spellEnd"/>
      <w:r w:rsidRPr="00B668B9">
        <w:t xml:space="preserve"> </w:t>
      </w:r>
      <w:proofErr w:type="spellStart"/>
      <w:r w:rsidRPr="00B668B9">
        <w:t>rebum</w:t>
      </w:r>
      <w:proofErr w:type="spellEnd"/>
      <w:r w:rsidRPr="00B668B9">
        <w:t xml:space="preserve">. Stet </w:t>
      </w:r>
      <w:proofErr w:type="spellStart"/>
      <w:r w:rsidRPr="00B668B9">
        <w:t>clita</w:t>
      </w:r>
      <w:proofErr w:type="spellEnd"/>
      <w:r w:rsidRPr="00B668B9">
        <w:t xml:space="preserve"> </w:t>
      </w:r>
      <w:proofErr w:type="spellStart"/>
      <w:r w:rsidRPr="00B668B9">
        <w:t>kasd</w:t>
      </w:r>
      <w:proofErr w:type="spellEnd"/>
      <w:r w:rsidRPr="00B668B9">
        <w:t xml:space="preserve"> </w:t>
      </w:r>
      <w:proofErr w:type="spellStart"/>
      <w:r w:rsidRPr="00B668B9">
        <w:t>gubergren</w:t>
      </w:r>
      <w:proofErr w:type="spellEnd"/>
      <w:r>
        <w:t>.</w:t>
      </w:r>
    </w:p>
    <w:p w14:paraId="3F6FF37B" w14:textId="5707874F" w:rsidR="00C47818" w:rsidRPr="00D16A50" w:rsidRDefault="00C47818" w:rsidP="00C47818">
      <w:pPr>
        <w:pStyle w:val="berschrift1"/>
      </w:pPr>
      <w:bookmarkStart w:id="0" w:name="_GoBack"/>
      <w:bookmarkEnd w:id="0"/>
      <w:r>
        <w:t xml:space="preserve">Method and Results </w:t>
      </w:r>
    </w:p>
    <w:p w14:paraId="3C07682F" w14:textId="77777777" w:rsidR="00C47818" w:rsidRDefault="00C47818" w:rsidP="00C47818">
      <w:pPr>
        <w:pStyle w:val="berschrift2"/>
      </w:pPr>
      <w:r w:rsidRPr="00D16A50">
        <w:t xml:space="preserve">Sub-Headline </w:t>
      </w:r>
    </w:p>
    <w:p w14:paraId="09229627" w14:textId="77777777" w:rsidR="00C47818" w:rsidRDefault="00C47818" w:rsidP="00C47818">
      <w:r w:rsidRPr="00B668B9">
        <w:t xml:space="preserve">Lorem ipsum dolor sit </w:t>
      </w:r>
      <w:proofErr w:type="spellStart"/>
      <w:r w:rsidRPr="00B668B9">
        <w:t>amet</w:t>
      </w:r>
      <w:proofErr w:type="spellEnd"/>
      <w:r w:rsidRPr="00B668B9">
        <w:t xml:space="preserve">, </w:t>
      </w:r>
      <w:proofErr w:type="spellStart"/>
      <w:r w:rsidRPr="00B668B9">
        <w:t>consetetur</w:t>
      </w:r>
      <w:proofErr w:type="spellEnd"/>
      <w:r w:rsidRPr="00B668B9">
        <w:t xml:space="preserve"> </w:t>
      </w:r>
      <w:proofErr w:type="spellStart"/>
      <w:r w:rsidRPr="00B668B9">
        <w:t>sadipscing</w:t>
      </w:r>
      <w:proofErr w:type="spellEnd"/>
      <w:r w:rsidRPr="00B668B9">
        <w:t xml:space="preserve"> </w:t>
      </w:r>
      <w:proofErr w:type="spellStart"/>
      <w:r w:rsidRPr="00B668B9">
        <w:t>elitr</w:t>
      </w:r>
      <w:proofErr w:type="spellEnd"/>
      <w:r w:rsidRPr="00B668B9">
        <w:t xml:space="preserve">, sed diam </w:t>
      </w:r>
      <w:proofErr w:type="spellStart"/>
      <w:r w:rsidRPr="00B668B9">
        <w:t>nonumy</w:t>
      </w:r>
      <w:proofErr w:type="spellEnd"/>
      <w:r w:rsidRPr="00B668B9">
        <w:t xml:space="preserve"> </w:t>
      </w:r>
      <w:proofErr w:type="spellStart"/>
      <w:r w:rsidRPr="00B668B9">
        <w:t>eirmod</w:t>
      </w:r>
      <w:proofErr w:type="spellEnd"/>
      <w:r w:rsidRPr="00B668B9">
        <w:t xml:space="preserve"> </w:t>
      </w:r>
      <w:proofErr w:type="spellStart"/>
      <w:r w:rsidRPr="00B668B9">
        <w:t>tempor</w:t>
      </w:r>
      <w:proofErr w:type="spellEnd"/>
      <w:r w:rsidRPr="00B668B9">
        <w:t xml:space="preserve"> </w:t>
      </w:r>
      <w:proofErr w:type="spellStart"/>
      <w:r w:rsidRPr="00B668B9">
        <w:t>invidunt</w:t>
      </w:r>
      <w:proofErr w:type="spellEnd"/>
      <w:r w:rsidRPr="00B668B9">
        <w:t xml:space="preserve"> </w:t>
      </w:r>
      <w:proofErr w:type="spellStart"/>
      <w:r w:rsidRPr="00B668B9">
        <w:t>ut</w:t>
      </w:r>
      <w:proofErr w:type="spellEnd"/>
      <w:r w:rsidRPr="00B668B9">
        <w:t xml:space="preserve"> </w:t>
      </w:r>
      <w:proofErr w:type="spellStart"/>
      <w:r w:rsidRPr="00B668B9">
        <w:t>labore</w:t>
      </w:r>
      <w:proofErr w:type="spellEnd"/>
      <w:r w:rsidRPr="00B668B9">
        <w:t xml:space="preserve"> et dolore magna </w:t>
      </w:r>
      <w:proofErr w:type="spellStart"/>
      <w:r w:rsidRPr="00B668B9">
        <w:t>aliquyam</w:t>
      </w:r>
      <w:proofErr w:type="spellEnd"/>
      <w:r w:rsidRPr="00B668B9">
        <w:t xml:space="preserve"> </w:t>
      </w:r>
      <w:proofErr w:type="spellStart"/>
      <w:r w:rsidRPr="00B668B9">
        <w:t>erat</w:t>
      </w:r>
      <w:proofErr w:type="spellEnd"/>
      <w:r w:rsidRPr="00B668B9">
        <w:t xml:space="preserve">, sed diam </w:t>
      </w:r>
      <w:proofErr w:type="spellStart"/>
      <w:r w:rsidRPr="00B668B9">
        <w:t>voluptua</w:t>
      </w:r>
      <w:proofErr w:type="spellEnd"/>
      <w:r w:rsidRPr="00B668B9">
        <w:t xml:space="preserve">. </w:t>
      </w:r>
    </w:p>
    <w:p w14:paraId="0EE71928" w14:textId="77777777" w:rsidR="00C47818" w:rsidRDefault="00C47818" w:rsidP="00C47818">
      <w:pPr>
        <w:pStyle w:val="berschrift2"/>
      </w:pPr>
      <w:r w:rsidRPr="00D16A50">
        <w:t xml:space="preserve">Sub-Headline </w:t>
      </w:r>
    </w:p>
    <w:p w14:paraId="0334B6E2" w14:textId="2491D199" w:rsidR="00C47818" w:rsidRPr="00B668B9" w:rsidRDefault="00C47818" w:rsidP="00C47818">
      <w:r w:rsidRPr="00B668B9">
        <w:t xml:space="preserve">At </w:t>
      </w:r>
      <w:proofErr w:type="spellStart"/>
      <w:r w:rsidRPr="00B668B9">
        <w:t>vero</w:t>
      </w:r>
      <w:proofErr w:type="spellEnd"/>
      <w:r w:rsidRPr="00B668B9">
        <w:t xml:space="preserve"> </w:t>
      </w:r>
      <w:proofErr w:type="spellStart"/>
      <w:r w:rsidRPr="00B668B9">
        <w:t>eos</w:t>
      </w:r>
      <w:proofErr w:type="spellEnd"/>
      <w:r w:rsidRPr="00B668B9">
        <w:t xml:space="preserve"> et </w:t>
      </w:r>
      <w:proofErr w:type="spellStart"/>
      <w:r w:rsidRPr="00B668B9">
        <w:t>accusam</w:t>
      </w:r>
      <w:proofErr w:type="spellEnd"/>
      <w:r w:rsidRPr="00B668B9">
        <w:t xml:space="preserve"> et </w:t>
      </w:r>
      <w:proofErr w:type="spellStart"/>
      <w:r w:rsidRPr="00B668B9">
        <w:t>justo</w:t>
      </w:r>
      <w:proofErr w:type="spellEnd"/>
      <w:r w:rsidRPr="00B668B9">
        <w:t xml:space="preserve"> duo </w:t>
      </w:r>
      <w:proofErr w:type="spellStart"/>
      <w:r w:rsidRPr="00B668B9">
        <w:t>dolores</w:t>
      </w:r>
      <w:proofErr w:type="spellEnd"/>
      <w:r w:rsidRPr="00B668B9">
        <w:t xml:space="preserve"> et </w:t>
      </w:r>
      <w:proofErr w:type="spellStart"/>
      <w:r w:rsidRPr="00B668B9">
        <w:t>ea</w:t>
      </w:r>
      <w:proofErr w:type="spellEnd"/>
      <w:r w:rsidRPr="00B668B9">
        <w:t xml:space="preserve"> </w:t>
      </w:r>
      <w:proofErr w:type="spellStart"/>
      <w:r w:rsidRPr="00B668B9">
        <w:t>rebum</w:t>
      </w:r>
      <w:proofErr w:type="spellEnd"/>
      <w:r w:rsidRPr="00B668B9">
        <w:t xml:space="preserve">. Stet </w:t>
      </w:r>
      <w:proofErr w:type="spellStart"/>
      <w:r w:rsidRPr="00B668B9">
        <w:t>clita</w:t>
      </w:r>
      <w:proofErr w:type="spellEnd"/>
      <w:r w:rsidRPr="00B668B9">
        <w:t xml:space="preserve"> </w:t>
      </w:r>
      <w:proofErr w:type="spellStart"/>
      <w:r w:rsidRPr="00B668B9">
        <w:t>kasd</w:t>
      </w:r>
      <w:proofErr w:type="spellEnd"/>
      <w:r w:rsidRPr="00B668B9">
        <w:t xml:space="preserve"> </w:t>
      </w:r>
      <w:proofErr w:type="spellStart"/>
      <w:r w:rsidRPr="00B668B9">
        <w:t>gubergren</w:t>
      </w:r>
      <w:proofErr w:type="spellEnd"/>
      <w:r>
        <w:t>.</w:t>
      </w:r>
    </w:p>
    <w:p w14:paraId="0FD64921" w14:textId="2A340CEE" w:rsidR="00C47818" w:rsidRPr="00D16A50" w:rsidRDefault="00C47818" w:rsidP="00C47818">
      <w:pPr>
        <w:pStyle w:val="berschrift1"/>
      </w:pPr>
      <w:r>
        <w:t xml:space="preserve">Discussion and Conclusion </w:t>
      </w:r>
    </w:p>
    <w:p w14:paraId="50D82A29" w14:textId="43C56F70" w:rsidR="00C47818" w:rsidRDefault="00C47818" w:rsidP="00B668B9">
      <w:r>
        <w:t xml:space="preserve">This is a reference </w:t>
      </w:r>
      <w:r w:rsidRPr="00D16A50">
        <w:fldChar w:fldCharType="begin" w:fldLock="1"/>
      </w:r>
      <w:r w:rsidRPr="00D16A50">
        <w:instrText>ADDIN CSL_CITATION {"citationItems":[{"id":"ITEM-1","itemData":{"author":[{"dropping-particle":"","family":"Reuter","given":"Christian","non-dropping-particle":"","parse-names":false,"suffix":""}],"id":"ITEM-1","issued":{"date-parts":[["2019"]]},"number-of-pages":"1-400, accepted","publisher":"Springer Vieweg","publisher-place":"Wiesbaden, Germany","title":"Information Technology for Peace and Security - IT-Applications and Infrastructures in Conflicts, Crises, War, and Peace","type":"book"},"uris":["http://www.mendeley.com/documents/?uuid=e3d588a4-0f9b-4fcd-910c-59d4149a0daa"]}],"mendeley":{"formattedCitation":"(Reuter, 2019)","plainTextFormattedCitation":"(Reuter, 2019)","previouslyFormattedCitation":"(Reuter, 2019)"},"properties":{"noteIndex":0},"schema":"https://github.com/citation-style-language/schema/raw/master/csl-citation.json"}</w:instrText>
      </w:r>
      <w:r w:rsidRPr="00D16A50">
        <w:fldChar w:fldCharType="separate"/>
      </w:r>
      <w:r w:rsidRPr="00D16A50">
        <w:t>(Reuter, 2019)</w:t>
      </w:r>
      <w:r w:rsidRPr="00D16A50">
        <w:fldChar w:fldCharType="end"/>
      </w:r>
    </w:p>
    <w:p w14:paraId="174F107A" w14:textId="2892736C" w:rsidR="00D16A50" w:rsidRPr="00D16A50" w:rsidRDefault="00D16A50" w:rsidP="00B668B9">
      <w:pPr>
        <w:pStyle w:val="berschrift1"/>
      </w:pPr>
      <w:r w:rsidRPr="00D16A50">
        <w:t>References</w:t>
      </w:r>
    </w:p>
    <w:p w14:paraId="2234CE22" w14:textId="1E46EBB1" w:rsidR="00D16A50" w:rsidRPr="00D16A50" w:rsidRDefault="00D16A50" w:rsidP="00D16A5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Arial"/>
        </w:rPr>
      </w:pPr>
      <w:r w:rsidRPr="00D16A50">
        <w:fldChar w:fldCharType="begin" w:fldLock="1"/>
      </w:r>
      <w:r w:rsidRPr="00D16A50">
        <w:instrText xml:space="preserve">ADDIN Mendeley Bibliography CSL_BIBLIOGRAPHY </w:instrText>
      </w:r>
      <w:r w:rsidRPr="00D16A50">
        <w:fldChar w:fldCharType="separate"/>
      </w:r>
      <w:r w:rsidRPr="00D16A50">
        <w:rPr>
          <w:rFonts w:cs="Arial"/>
        </w:rPr>
        <w:t xml:space="preserve">Reuter, Christian. (2019). </w:t>
      </w:r>
      <w:r w:rsidRPr="00D16A50">
        <w:rPr>
          <w:rFonts w:cs="Arial"/>
          <w:i/>
          <w:iCs/>
        </w:rPr>
        <w:t>Information Technology for Peace and Security - IT-Applications and Infrastructures in Conflicts, Crises, War, and Peace</w:t>
      </w:r>
      <w:r w:rsidRPr="00D16A50">
        <w:rPr>
          <w:rFonts w:cs="Arial"/>
        </w:rPr>
        <w:t>. Wiesbaden, Germany: Springer Vieweg.</w:t>
      </w:r>
    </w:p>
    <w:p w14:paraId="3D88A466" w14:textId="1B02B6CA" w:rsidR="00D16A50" w:rsidRPr="00D16A50" w:rsidRDefault="00D16A50" w:rsidP="00D16A50">
      <w:r w:rsidRPr="00D16A50">
        <w:fldChar w:fldCharType="end"/>
      </w:r>
      <w:r w:rsidR="001F4604">
        <w:t>APA-Format</w:t>
      </w:r>
      <w:r w:rsidR="00C47818">
        <w:t>:</w:t>
      </w:r>
    </w:p>
    <w:p w14:paraId="3E17A2BD" w14:textId="5BA343FC" w:rsidR="00D16A50" w:rsidRPr="00D16A50" w:rsidRDefault="001F4604" w:rsidP="00D16A50">
      <w:pPr>
        <w:pStyle w:val="Listenabsatz"/>
        <w:numPr>
          <w:ilvl w:val="0"/>
          <w:numId w:val="14"/>
        </w:numPr>
      </w:pPr>
      <w:r>
        <w:t>Book</w:t>
      </w:r>
      <w:r w:rsidR="00D16A50" w:rsidRPr="00D16A50">
        <w:t xml:space="preserve">: </w:t>
      </w:r>
      <w:r>
        <w:t>Author</w:t>
      </w:r>
      <w:r w:rsidR="00D16A50" w:rsidRPr="00D16A50">
        <w:t>, A. (</w:t>
      </w:r>
      <w:r>
        <w:t>Year</w:t>
      </w:r>
      <w:r w:rsidR="00D16A50" w:rsidRPr="00D16A50">
        <w:t xml:space="preserve">). </w:t>
      </w:r>
      <w:r>
        <w:t>Title of the Book</w:t>
      </w:r>
      <w:r w:rsidR="00D16A50" w:rsidRPr="00D16A50">
        <w:t xml:space="preserve">. </w:t>
      </w:r>
      <w:r>
        <w:t>Place</w:t>
      </w:r>
      <w:r w:rsidR="00D16A50" w:rsidRPr="00D16A50">
        <w:t xml:space="preserve">: </w:t>
      </w:r>
      <w:r>
        <w:t>Publisher</w:t>
      </w:r>
      <w:r w:rsidR="00D16A50" w:rsidRPr="00D16A50">
        <w:t>.</w:t>
      </w:r>
    </w:p>
    <w:p w14:paraId="2BCB03A7" w14:textId="235A240C" w:rsidR="00D16A50" w:rsidRPr="00D16A50" w:rsidRDefault="001F4604" w:rsidP="00D16A50">
      <w:pPr>
        <w:pStyle w:val="Listenabsatz"/>
        <w:numPr>
          <w:ilvl w:val="0"/>
          <w:numId w:val="14"/>
        </w:numPr>
      </w:pPr>
      <w:r>
        <w:t>Chapter</w:t>
      </w:r>
      <w:r w:rsidR="00D16A50" w:rsidRPr="00D16A50">
        <w:t xml:space="preserve">: </w:t>
      </w:r>
      <w:r>
        <w:t>Author</w:t>
      </w:r>
      <w:r w:rsidR="00D16A50" w:rsidRPr="00D16A50">
        <w:t>, A. (</w:t>
      </w:r>
      <w:r>
        <w:t>Year</w:t>
      </w:r>
      <w:r w:rsidR="00D16A50" w:rsidRPr="00D16A50">
        <w:t xml:space="preserve">). </w:t>
      </w:r>
      <w:r>
        <w:t>Title of the Chapter</w:t>
      </w:r>
      <w:r w:rsidR="00D16A50" w:rsidRPr="00D16A50">
        <w:t xml:space="preserve">. In B. </w:t>
      </w:r>
      <w:r>
        <w:t>Author</w:t>
      </w:r>
      <w:r w:rsidR="00D16A50" w:rsidRPr="00D16A50">
        <w:t xml:space="preserve"> (</w:t>
      </w:r>
      <w:r>
        <w:t>Ed</w:t>
      </w:r>
      <w:r w:rsidR="00D16A50" w:rsidRPr="00D16A50">
        <w:t xml:space="preserve">.), </w:t>
      </w:r>
      <w:r>
        <w:t>Title of the Book</w:t>
      </w:r>
      <w:r w:rsidR="00D16A50" w:rsidRPr="00D16A50">
        <w:t xml:space="preserve"> (</w:t>
      </w:r>
      <w:r>
        <w:t>Page</w:t>
      </w:r>
      <w:r w:rsidR="00D16A50" w:rsidRPr="00D16A50">
        <w:t xml:space="preserve">). </w:t>
      </w:r>
      <w:r>
        <w:t>Place</w:t>
      </w:r>
      <w:r w:rsidR="00D16A50" w:rsidRPr="00D16A50">
        <w:t xml:space="preserve">: </w:t>
      </w:r>
      <w:r>
        <w:t>Publisher</w:t>
      </w:r>
      <w:r w:rsidR="00D16A50" w:rsidRPr="00D16A50">
        <w:t>.</w:t>
      </w:r>
    </w:p>
    <w:p w14:paraId="71B5B529" w14:textId="77777777" w:rsidR="00C47818" w:rsidRDefault="001F4604" w:rsidP="00BB3407">
      <w:pPr>
        <w:pStyle w:val="Listenabsatz"/>
        <w:numPr>
          <w:ilvl w:val="0"/>
          <w:numId w:val="14"/>
        </w:numPr>
      </w:pPr>
      <w:r>
        <w:t>Article</w:t>
      </w:r>
      <w:r w:rsidR="00D16A50" w:rsidRPr="00D16A50">
        <w:t xml:space="preserve">: </w:t>
      </w:r>
      <w:r>
        <w:t>Author</w:t>
      </w:r>
      <w:r w:rsidR="00D16A50" w:rsidRPr="00D16A50">
        <w:t xml:space="preserve">, A., </w:t>
      </w:r>
      <w:r>
        <w:t>Author</w:t>
      </w:r>
      <w:r w:rsidR="00D16A50" w:rsidRPr="00D16A50">
        <w:t xml:space="preserve">, B. &amp; </w:t>
      </w:r>
      <w:r>
        <w:t>Author</w:t>
      </w:r>
      <w:r w:rsidR="00D16A50" w:rsidRPr="00D16A50">
        <w:t>, C. (</w:t>
      </w:r>
      <w:r>
        <w:t>Year</w:t>
      </w:r>
      <w:r w:rsidR="00D16A50" w:rsidRPr="00D16A50">
        <w:t xml:space="preserve">). </w:t>
      </w:r>
      <w:r>
        <w:t>Title of the Article</w:t>
      </w:r>
      <w:r w:rsidR="00D16A50" w:rsidRPr="00D16A50">
        <w:t xml:space="preserve">. </w:t>
      </w:r>
      <w:r>
        <w:t>Title of the Journal</w:t>
      </w:r>
      <w:r w:rsidR="00D16A50" w:rsidRPr="00D16A50">
        <w:t xml:space="preserve">, </w:t>
      </w:r>
      <w:r>
        <w:t>Volume, Issue</w:t>
      </w:r>
      <w:r w:rsidR="00D16A50" w:rsidRPr="00D16A50">
        <w:t xml:space="preserve">, </w:t>
      </w:r>
      <w:r>
        <w:t>Page</w:t>
      </w:r>
      <w:r w:rsidR="00D16A50" w:rsidRPr="00D16A50">
        <w:t>.</w:t>
      </w:r>
    </w:p>
    <w:p w14:paraId="42F79F36" w14:textId="4CA504CB" w:rsidR="00D16A50" w:rsidRPr="00D16A50" w:rsidRDefault="00D16A50" w:rsidP="00BB3407">
      <w:pPr>
        <w:pStyle w:val="Listenabsatz"/>
        <w:numPr>
          <w:ilvl w:val="0"/>
          <w:numId w:val="14"/>
        </w:numPr>
      </w:pPr>
      <w:r w:rsidRPr="00D16A50">
        <w:t xml:space="preserve">Website: </w:t>
      </w:r>
      <w:r w:rsidR="001F4604">
        <w:t>Author, A.</w:t>
      </w:r>
      <w:r w:rsidRPr="00D16A50">
        <w:t xml:space="preserve"> (</w:t>
      </w:r>
      <w:r w:rsidR="001F4604">
        <w:t>Year</w:t>
      </w:r>
      <w:r w:rsidRPr="00D16A50">
        <w:t xml:space="preserve">). </w:t>
      </w:r>
      <w:r w:rsidR="001F4604">
        <w:t>Title</w:t>
      </w:r>
      <w:r w:rsidRPr="00D16A50">
        <w:t xml:space="preserve">. </w:t>
      </w:r>
      <w:r w:rsidR="001F4604">
        <w:t>URL:</w:t>
      </w:r>
      <w:r w:rsidRPr="00D16A50">
        <w:t xml:space="preserve"> URL</w:t>
      </w:r>
    </w:p>
    <w:sectPr w:rsidR="00D16A50" w:rsidRPr="00D16A50" w:rsidSect="00C47818">
      <w:headerReference w:type="default" r:id="rId8"/>
      <w:headerReference w:type="first" r:id="rId9"/>
      <w:pgSz w:w="11907" w:h="16839" w:code="9"/>
      <w:pgMar w:top="1701" w:right="1814" w:bottom="1814" w:left="1814" w:header="992" w:footer="144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CDAEFE" w14:textId="77777777" w:rsidR="007A37D6" w:rsidRDefault="007A37D6">
      <w:pPr>
        <w:spacing w:after="0"/>
      </w:pPr>
      <w:r>
        <w:separator/>
      </w:r>
    </w:p>
  </w:endnote>
  <w:endnote w:type="continuationSeparator" w:id="0">
    <w:p w14:paraId="4B7E2DF6" w14:textId="77777777" w:rsidR="007A37D6" w:rsidRDefault="007A37D6">
      <w:pPr>
        <w:spacing w:after="0"/>
      </w:pPr>
      <w:r>
        <w:continuationSeparator/>
      </w:r>
    </w:p>
  </w:endnote>
  <w:endnote w:type="continuationNotice" w:id="1">
    <w:p w14:paraId="5EA9A6A3" w14:textId="77777777" w:rsidR="007A37D6" w:rsidRDefault="007A37D6">
      <w:pPr>
        <w:spacing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NewCenturySchlbk-Roman">
    <w:altName w:val="Calibri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NewCenturySchlbk">
    <w:altName w:val="Century Schoolbook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08282E" w14:textId="77777777" w:rsidR="007A37D6" w:rsidRDefault="007A37D6">
      <w:pPr>
        <w:spacing w:after="0"/>
      </w:pPr>
      <w:r>
        <w:separator/>
      </w:r>
    </w:p>
  </w:footnote>
  <w:footnote w:type="continuationSeparator" w:id="0">
    <w:p w14:paraId="028D9D13" w14:textId="77777777" w:rsidR="007A37D6" w:rsidRDefault="007A37D6">
      <w:pPr>
        <w:spacing w:after="0"/>
      </w:pPr>
      <w:r>
        <w:continuationSeparator/>
      </w:r>
    </w:p>
  </w:footnote>
  <w:footnote w:type="continuationNotice" w:id="1">
    <w:p w14:paraId="70F88C85" w14:textId="77777777" w:rsidR="007A37D6" w:rsidRDefault="007A37D6">
      <w:pPr>
        <w:spacing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B800BB" w14:textId="1B3D76FA" w:rsidR="00696086" w:rsidRDefault="00C47818" w:rsidP="00667DFB">
    <w:pPr>
      <w:pStyle w:val="Fuzeile"/>
      <w:tabs>
        <w:tab w:val="clear" w:pos="9360"/>
        <w:tab w:val="right" w:pos="9071"/>
      </w:tabs>
    </w:pPr>
    <w:r>
      <w:rPr>
        <w:noProof/>
        <w:color w:val="808080" w:themeColor="background1" w:themeShade="80"/>
        <w:lang w:val="de-DE" w:eastAsia="de-DE"/>
      </w:rPr>
      <w:t>SCIENCE PEACE SECURITY</w:t>
    </w:r>
    <w:r w:rsidR="00D16A50">
      <w:rPr>
        <w:noProof/>
        <w:color w:val="808080" w:themeColor="background1" w:themeShade="80"/>
        <w:lang w:val="de-DE" w:eastAsia="de-DE"/>
      </w:rPr>
      <w:t xml:space="preserve"> 2019</w:t>
    </w:r>
    <w:r w:rsidR="00696086" w:rsidRPr="00F072A9">
      <w:rPr>
        <w:noProof/>
        <w:color w:val="808080" w:themeColor="background1" w:themeShade="80"/>
      </w:rPr>
      <w:tab/>
    </w:r>
    <w:r w:rsidR="00696086" w:rsidRPr="00F072A9">
      <w:rPr>
        <w:noProof/>
        <w:color w:val="808080" w:themeColor="background1" w:themeShade="80"/>
      </w:rPr>
      <w:tab/>
    </w:r>
    <w:sdt>
      <w:sdtPr>
        <w:rPr>
          <w:color w:val="808080" w:themeColor="background1" w:themeShade="80"/>
        </w:rPr>
        <w:id w:val="-1267537757"/>
        <w:docPartObj>
          <w:docPartGallery w:val="Page Numbers (Bottom of Page)"/>
          <w:docPartUnique/>
        </w:docPartObj>
      </w:sdtPr>
      <w:sdtEndPr>
        <w:rPr>
          <w:color w:val="auto"/>
        </w:rPr>
      </w:sdtEndPr>
      <w:sdtContent>
        <w:r w:rsidR="00696086" w:rsidRPr="00F072A9">
          <w:rPr>
            <w:color w:val="808080" w:themeColor="background1" w:themeShade="80"/>
          </w:rPr>
          <w:fldChar w:fldCharType="begin"/>
        </w:r>
        <w:r w:rsidR="00696086" w:rsidRPr="00667DFB">
          <w:rPr>
            <w:color w:val="808080" w:themeColor="background1" w:themeShade="80"/>
          </w:rPr>
          <w:instrText>PAGE   \* MERGEFORMAT</w:instrText>
        </w:r>
        <w:r w:rsidR="00696086" w:rsidRPr="00F072A9">
          <w:rPr>
            <w:color w:val="808080" w:themeColor="background1" w:themeShade="80"/>
          </w:rPr>
          <w:fldChar w:fldCharType="separate"/>
        </w:r>
        <w:r w:rsidR="001F4604">
          <w:rPr>
            <w:noProof/>
            <w:color w:val="808080" w:themeColor="background1" w:themeShade="80"/>
          </w:rPr>
          <w:t>1</w:t>
        </w:r>
        <w:r w:rsidR="00696086" w:rsidRPr="00F072A9">
          <w:rPr>
            <w:color w:val="808080" w:themeColor="background1" w:themeShade="80"/>
          </w:rPr>
          <w:fldChar w:fldCharType="end"/>
        </w:r>
      </w:sdtContent>
    </w:sdt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CC61CF" w14:textId="1044FE80" w:rsidR="00696086" w:rsidRPr="00F072A9" w:rsidRDefault="00696086" w:rsidP="005130DA">
    <w:pPr>
      <w:pStyle w:val="Kopfzeile"/>
      <w:jc w:val="left"/>
      <w:rPr>
        <w:b/>
        <w:color w:val="808080" w:themeColor="background1" w:themeShade="8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E614FE"/>
    <w:multiLevelType w:val="hybridMultilevel"/>
    <w:tmpl w:val="356A85F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86EE4"/>
    <w:multiLevelType w:val="multilevel"/>
    <w:tmpl w:val="97181DC6"/>
    <w:lvl w:ilvl="0">
      <w:start w:val="1"/>
      <w:numFmt w:val="bullet"/>
      <w:pStyle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eastAsia="Times New Roman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eastAsia="Times New Roman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D87883"/>
    <w:multiLevelType w:val="hybridMultilevel"/>
    <w:tmpl w:val="DB84FDA2"/>
    <w:lvl w:ilvl="0" w:tplc="F6C2243A">
      <w:start w:val="1"/>
      <w:numFmt w:val="bullet"/>
      <w:pStyle w:val="Aufzhlung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6B3344D"/>
    <w:multiLevelType w:val="hybridMultilevel"/>
    <w:tmpl w:val="7AE8B8C6"/>
    <w:lvl w:ilvl="0" w:tplc="A3F8DF2A">
      <w:numFmt w:val="bullet"/>
      <w:pStyle w:val="Anlagen"/>
      <w:lvlText w:val="-"/>
      <w:lvlJc w:val="left"/>
      <w:pPr>
        <w:tabs>
          <w:tab w:val="num" w:pos="227"/>
        </w:tabs>
        <w:ind w:left="227" w:hanging="227"/>
      </w:pPr>
      <w:rPr>
        <w:rFonts w:ascii="Comic Sans MS" w:eastAsia="Times New Roman" w:hAnsi="Comic Sans M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327"/>
        </w:tabs>
        <w:ind w:left="1327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047"/>
        </w:tabs>
        <w:ind w:left="2047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767"/>
        </w:tabs>
        <w:ind w:left="2767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487"/>
        </w:tabs>
        <w:ind w:left="3487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207"/>
        </w:tabs>
        <w:ind w:left="4207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4927"/>
        </w:tabs>
        <w:ind w:left="4927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647"/>
        </w:tabs>
        <w:ind w:left="5647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367"/>
        </w:tabs>
        <w:ind w:left="6367" w:hanging="360"/>
      </w:pPr>
      <w:rPr>
        <w:rFonts w:ascii="Wingdings" w:hAnsi="Wingdings" w:hint="default"/>
      </w:rPr>
    </w:lvl>
  </w:abstractNum>
  <w:abstractNum w:abstractNumId="4" w15:restartNumberingAfterBreak="0">
    <w:nsid w:val="3AB610EB"/>
    <w:multiLevelType w:val="hybridMultilevel"/>
    <w:tmpl w:val="99108214"/>
    <w:lvl w:ilvl="0" w:tplc="DA048F58">
      <w:start w:val="1"/>
      <w:numFmt w:val="decimal"/>
      <w:pStyle w:val="Literatur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CC16A65"/>
    <w:multiLevelType w:val="multilevel"/>
    <w:tmpl w:val="3BC6664E"/>
    <w:lvl w:ilvl="0">
      <w:start w:val="1"/>
      <w:numFmt w:val="decimal"/>
      <w:pStyle w:val="berschrift1"/>
      <w:lvlText w:val="%1."/>
      <w:lvlJc w:val="left"/>
      <w:pPr>
        <w:tabs>
          <w:tab w:val="num" w:pos="360"/>
        </w:tabs>
        <w:ind w:left="288" w:hanging="288"/>
      </w:pPr>
      <w:rPr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360"/>
        </w:tabs>
        <w:ind w:left="320" w:hanging="320"/>
      </w:pPr>
      <w:rPr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ascii="Times New Roman" w:hAnsi="Times New Roman" w:cs="Times New Roman"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1008"/>
        </w:tabs>
        <w:ind w:left="1008" w:hanging="1008"/>
      </w:pPr>
      <w:rPr>
        <w:rFonts w:ascii="Times New Roman" w:hAnsi="Times New Roman" w:cs="Times New Roman" w:hint="default"/>
      </w:rPr>
    </w:lvl>
    <w:lvl w:ilvl="5">
      <w:start w:val="1"/>
      <w:numFmt w:val="decimal"/>
      <w:pStyle w:val="berschrift6"/>
      <w:lvlText w:val="%1.%2.%3.%4.%5.%6"/>
      <w:lvlJc w:val="left"/>
      <w:pPr>
        <w:tabs>
          <w:tab w:val="num" w:pos="1152"/>
        </w:tabs>
        <w:ind w:left="1152" w:hanging="1152"/>
      </w:pPr>
      <w:rPr>
        <w:rFonts w:ascii="Times New Roman" w:hAnsi="Times New Roman" w:cs="Times New Roman" w:hint="default"/>
      </w:rPr>
    </w:lvl>
    <w:lvl w:ilvl="6">
      <w:start w:val="1"/>
      <w:numFmt w:val="decimal"/>
      <w:pStyle w:val="berschrift7"/>
      <w:lvlText w:val="%1.%2.%3.%4.%5.%6.%7"/>
      <w:lvlJc w:val="left"/>
      <w:pPr>
        <w:tabs>
          <w:tab w:val="num" w:pos="1296"/>
        </w:tabs>
        <w:ind w:left="1296" w:hanging="1296"/>
      </w:pPr>
      <w:rPr>
        <w:rFonts w:ascii="Times New Roman" w:hAnsi="Times New Roman" w:cs="Times New Roman" w:hint="default"/>
      </w:rPr>
    </w:lvl>
    <w:lvl w:ilvl="7">
      <w:start w:val="1"/>
      <w:numFmt w:val="decimal"/>
      <w:pStyle w:val="berschrift8"/>
      <w:lvlText w:val="%1.%2.%3.%4.%5.%6.%7.%8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</w:rPr>
    </w:lvl>
    <w:lvl w:ilvl="8">
      <w:start w:val="1"/>
      <w:numFmt w:val="decimal"/>
      <w:pStyle w:val="berschrift9"/>
      <w:lvlText w:val="%1.%2.%3.%4.%5.%6.%7.%8.%9"/>
      <w:lvlJc w:val="left"/>
      <w:pPr>
        <w:tabs>
          <w:tab w:val="num" w:pos="1584"/>
        </w:tabs>
        <w:ind w:left="1584" w:hanging="1584"/>
      </w:pPr>
      <w:rPr>
        <w:rFonts w:ascii="Times New Roman" w:hAnsi="Times New Roman" w:cs="Times New Roman" w:hint="default"/>
      </w:rPr>
    </w:lvl>
  </w:abstractNum>
  <w:abstractNum w:abstractNumId="6" w15:restartNumberingAfterBreak="0">
    <w:nsid w:val="3DBF0CB8"/>
    <w:multiLevelType w:val="hybridMultilevel"/>
    <w:tmpl w:val="EFA0875E"/>
    <w:lvl w:ilvl="0" w:tplc="8ED2B99A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2D576F"/>
    <w:multiLevelType w:val="hybridMultilevel"/>
    <w:tmpl w:val="0DEA157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F8D441A"/>
    <w:multiLevelType w:val="hybridMultilevel"/>
    <w:tmpl w:val="A8DEBB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2FF5282"/>
    <w:multiLevelType w:val="hybridMultilevel"/>
    <w:tmpl w:val="9CC80ECE"/>
    <w:lvl w:ilvl="0" w:tplc="4986F3C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C8D6648"/>
    <w:multiLevelType w:val="hybridMultilevel"/>
    <w:tmpl w:val="65EA2B8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0E57B27"/>
    <w:multiLevelType w:val="hybridMultilevel"/>
    <w:tmpl w:val="CF8CEAA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8DA3E6E"/>
    <w:multiLevelType w:val="hybridMultilevel"/>
    <w:tmpl w:val="7F542D52"/>
    <w:lvl w:ilvl="0" w:tplc="51FA38E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3" w15:restartNumberingAfterBreak="0">
    <w:nsid w:val="7C162242"/>
    <w:multiLevelType w:val="multilevel"/>
    <w:tmpl w:val="56BAB37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883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5"/>
  </w:num>
  <w:num w:numId="2">
    <w:abstractNumId w:val="1"/>
  </w:num>
  <w:num w:numId="3">
    <w:abstractNumId w:val="4"/>
  </w:num>
  <w:num w:numId="4">
    <w:abstractNumId w:val="2"/>
  </w:num>
  <w:num w:numId="5">
    <w:abstractNumId w:val="3"/>
  </w:num>
  <w:num w:numId="6">
    <w:abstractNumId w:val="9"/>
  </w:num>
  <w:num w:numId="7">
    <w:abstractNumId w:val="0"/>
  </w:num>
  <w:num w:numId="8">
    <w:abstractNumId w:val="11"/>
  </w:num>
  <w:num w:numId="9">
    <w:abstractNumId w:val="7"/>
  </w:num>
  <w:num w:numId="10">
    <w:abstractNumId w:val="6"/>
  </w:num>
  <w:num w:numId="11">
    <w:abstractNumId w:val="8"/>
  </w:num>
  <w:num w:numId="12">
    <w:abstractNumId w:val="12"/>
  </w:num>
  <w:num w:numId="13">
    <w:abstractNumId w:val="13"/>
  </w:num>
  <w:num w:numId="14">
    <w:abstractNumId w:val="10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2"/>
  <w:embedSystemFonts/>
  <w:activeWritingStyle w:appName="MSWord" w:lang="en-GB" w:vendorID="64" w:dllVersion="6" w:nlCheck="1" w:checkStyle="0"/>
  <w:activeWritingStyle w:appName="MSWord" w:lang="en-US" w:vendorID="64" w:dllVersion="6" w:nlCheck="1" w:checkStyle="1"/>
  <w:activeWritingStyle w:appName="MSWord" w:lang="fr-FR" w:vendorID="64" w:dllVersion="6" w:nlCheck="1" w:checkStyle="0"/>
  <w:activeWritingStyle w:appName="MSWord" w:lang="de-DE" w:vendorID="64" w:dllVersion="6" w:nlCheck="1" w:checkStyle="0"/>
  <w:activeWritingStyle w:appName="MSWord" w:lang="it-IT" w:vendorID="64" w:dllVersion="6" w:nlCheck="1" w:checkStyle="0"/>
  <w:activeWritingStyle w:appName="MSWord" w:lang="de-DE" w:vendorID="64" w:dllVersion="0" w:nlCheck="1" w:checkStyle="0"/>
  <w:activeWritingStyle w:appName="MSWord" w:lang="en-US" w:vendorID="64" w:dllVersion="0" w:nlCheck="1" w:checkStyle="0"/>
  <w:activeWritingStyle w:appName="MSWord" w:lang="de-DE" w:vendorID="64" w:dllVersion="4096" w:nlCheck="1" w:checkStyle="0"/>
  <w:activeWritingStyle w:appName="MSWord" w:lang="en-US" w:vendorID="64" w:dllVersion="4096" w:nlCheck="1" w:checkStyle="0"/>
  <w:proofState w:spelling="clean" w:grammar="clean"/>
  <w:doNotTrackFormatting/>
  <w:defaultTabStop w:val="720"/>
  <w:autoHyphenation/>
  <w:hyphenationZone w:val="425"/>
  <w:doNotHyphenateCaps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63DB0"/>
    <w:rsid w:val="000004AB"/>
    <w:rsid w:val="00000563"/>
    <w:rsid w:val="000010F9"/>
    <w:rsid w:val="000024EE"/>
    <w:rsid w:val="00003E79"/>
    <w:rsid w:val="0000453F"/>
    <w:rsid w:val="00005210"/>
    <w:rsid w:val="00006828"/>
    <w:rsid w:val="00011C72"/>
    <w:rsid w:val="00011E43"/>
    <w:rsid w:val="00011FE4"/>
    <w:rsid w:val="0001300C"/>
    <w:rsid w:val="0001320B"/>
    <w:rsid w:val="00013518"/>
    <w:rsid w:val="000137AE"/>
    <w:rsid w:val="0001455E"/>
    <w:rsid w:val="00014847"/>
    <w:rsid w:val="00014D7C"/>
    <w:rsid w:val="00015E35"/>
    <w:rsid w:val="00015F31"/>
    <w:rsid w:val="00016BB4"/>
    <w:rsid w:val="00016D68"/>
    <w:rsid w:val="00017B8A"/>
    <w:rsid w:val="0002041E"/>
    <w:rsid w:val="000215E7"/>
    <w:rsid w:val="00022DCA"/>
    <w:rsid w:val="0002381C"/>
    <w:rsid w:val="000252B4"/>
    <w:rsid w:val="00025AE0"/>
    <w:rsid w:val="00026D4E"/>
    <w:rsid w:val="000274F6"/>
    <w:rsid w:val="00030273"/>
    <w:rsid w:val="00030CBB"/>
    <w:rsid w:val="0003174B"/>
    <w:rsid w:val="00031B8B"/>
    <w:rsid w:val="00032028"/>
    <w:rsid w:val="000322EB"/>
    <w:rsid w:val="00032586"/>
    <w:rsid w:val="00032C38"/>
    <w:rsid w:val="00032DFE"/>
    <w:rsid w:val="00033002"/>
    <w:rsid w:val="00034754"/>
    <w:rsid w:val="00034FED"/>
    <w:rsid w:val="00035087"/>
    <w:rsid w:val="000359B4"/>
    <w:rsid w:val="00035A4E"/>
    <w:rsid w:val="00035BE5"/>
    <w:rsid w:val="000373CF"/>
    <w:rsid w:val="00037FFA"/>
    <w:rsid w:val="000401D2"/>
    <w:rsid w:val="00040620"/>
    <w:rsid w:val="000408F8"/>
    <w:rsid w:val="000423DE"/>
    <w:rsid w:val="0004312F"/>
    <w:rsid w:val="00043DEE"/>
    <w:rsid w:val="00044E05"/>
    <w:rsid w:val="000454E8"/>
    <w:rsid w:val="00045C79"/>
    <w:rsid w:val="00046AD9"/>
    <w:rsid w:val="00046B31"/>
    <w:rsid w:val="00047D3E"/>
    <w:rsid w:val="0005023D"/>
    <w:rsid w:val="00051A48"/>
    <w:rsid w:val="00052066"/>
    <w:rsid w:val="00052DAD"/>
    <w:rsid w:val="000534FE"/>
    <w:rsid w:val="00053947"/>
    <w:rsid w:val="00055160"/>
    <w:rsid w:val="000553F6"/>
    <w:rsid w:val="00055E1E"/>
    <w:rsid w:val="00060E50"/>
    <w:rsid w:val="000633D4"/>
    <w:rsid w:val="000639FF"/>
    <w:rsid w:val="00063AF9"/>
    <w:rsid w:val="00063BC5"/>
    <w:rsid w:val="00063C61"/>
    <w:rsid w:val="0006411C"/>
    <w:rsid w:val="0006565D"/>
    <w:rsid w:val="000661A4"/>
    <w:rsid w:val="00066B50"/>
    <w:rsid w:val="00071143"/>
    <w:rsid w:val="00071FF6"/>
    <w:rsid w:val="00072BB0"/>
    <w:rsid w:val="00073229"/>
    <w:rsid w:val="00074632"/>
    <w:rsid w:val="00074E91"/>
    <w:rsid w:val="00075EB9"/>
    <w:rsid w:val="0007613C"/>
    <w:rsid w:val="00076378"/>
    <w:rsid w:val="000763B1"/>
    <w:rsid w:val="000770ED"/>
    <w:rsid w:val="000777C4"/>
    <w:rsid w:val="000805F7"/>
    <w:rsid w:val="00080F09"/>
    <w:rsid w:val="00081244"/>
    <w:rsid w:val="000816AD"/>
    <w:rsid w:val="00082816"/>
    <w:rsid w:val="00082D73"/>
    <w:rsid w:val="000833A6"/>
    <w:rsid w:val="0008404D"/>
    <w:rsid w:val="000847E3"/>
    <w:rsid w:val="00087771"/>
    <w:rsid w:val="00090F49"/>
    <w:rsid w:val="00092CC0"/>
    <w:rsid w:val="00092E9D"/>
    <w:rsid w:val="00092F9D"/>
    <w:rsid w:val="000931E4"/>
    <w:rsid w:val="000936F6"/>
    <w:rsid w:val="00094E2F"/>
    <w:rsid w:val="00096031"/>
    <w:rsid w:val="00097755"/>
    <w:rsid w:val="000A2D79"/>
    <w:rsid w:val="000A2E77"/>
    <w:rsid w:val="000A443B"/>
    <w:rsid w:val="000A471A"/>
    <w:rsid w:val="000A4EF8"/>
    <w:rsid w:val="000A5300"/>
    <w:rsid w:val="000A5404"/>
    <w:rsid w:val="000A6476"/>
    <w:rsid w:val="000A78BB"/>
    <w:rsid w:val="000B02CC"/>
    <w:rsid w:val="000B194F"/>
    <w:rsid w:val="000B1DC4"/>
    <w:rsid w:val="000B260B"/>
    <w:rsid w:val="000B2F9B"/>
    <w:rsid w:val="000B31AC"/>
    <w:rsid w:val="000B3396"/>
    <w:rsid w:val="000B3D0E"/>
    <w:rsid w:val="000B3FA3"/>
    <w:rsid w:val="000B414D"/>
    <w:rsid w:val="000B5A12"/>
    <w:rsid w:val="000B67E7"/>
    <w:rsid w:val="000B6925"/>
    <w:rsid w:val="000C0108"/>
    <w:rsid w:val="000C0266"/>
    <w:rsid w:val="000C0CEC"/>
    <w:rsid w:val="000C0F72"/>
    <w:rsid w:val="000C0FEC"/>
    <w:rsid w:val="000C12CD"/>
    <w:rsid w:val="000C1BC9"/>
    <w:rsid w:val="000C1DBD"/>
    <w:rsid w:val="000C1EFB"/>
    <w:rsid w:val="000C27EF"/>
    <w:rsid w:val="000C2A3F"/>
    <w:rsid w:val="000C3105"/>
    <w:rsid w:val="000C33D5"/>
    <w:rsid w:val="000C5C78"/>
    <w:rsid w:val="000C7476"/>
    <w:rsid w:val="000C7E5D"/>
    <w:rsid w:val="000D19A8"/>
    <w:rsid w:val="000D203A"/>
    <w:rsid w:val="000D2A87"/>
    <w:rsid w:val="000D3702"/>
    <w:rsid w:val="000D4072"/>
    <w:rsid w:val="000D66C0"/>
    <w:rsid w:val="000D6BD7"/>
    <w:rsid w:val="000E0791"/>
    <w:rsid w:val="000E1183"/>
    <w:rsid w:val="000E1B02"/>
    <w:rsid w:val="000E316B"/>
    <w:rsid w:val="000E328C"/>
    <w:rsid w:val="000E32D6"/>
    <w:rsid w:val="000E3B52"/>
    <w:rsid w:val="000E5986"/>
    <w:rsid w:val="000E5EC2"/>
    <w:rsid w:val="000E6651"/>
    <w:rsid w:val="000E699B"/>
    <w:rsid w:val="000E77E4"/>
    <w:rsid w:val="000E7D68"/>
    <w:rsid w:val="000F02B3"/>
    <w:rsid w:val="000F1588"/>
    <w:rsid w:val="000F1D88"/>
    <w:rsid w:val="000F1EBE"/>
    <w:rsid w:val="000F273A"/>
    <w:rsid w:val="000F3729"/>
    <w:rsid w:val="000F3F96"/>
    <w:rsid w:val="000F5410"/>
    <w:rsid w:val="000F54DE"/>
    <w:rsid w:val="000F6870"/>
    <w:rsid w:val="000F69D2"/>
    <w:rsid w:val="000F6D24"/>
    <w:rsid w:val="000F705E"/>
    <w:rsid w:val="000F7ECD"/>
    <w:rsid w:val="00100070"/>
    <w:rsid w:val="001002F8"/>
    <w:rsid w:val="00101B25"/>
    <w:rsid w:val="00101E9D"/>
    <w:rsid w:val="0010203D"/>
    <w:rsid w:val="0010234E"/>
    <w:rsid w:val="001030CF"/>
    <w:rsid w:val="0010574F"/>
    <w:rsid w:val="001066C5"/>
    <w:rsid w:val="00106848"/>
    <w:rsid w:val="0010726E"/>
    <w:rsid w:val="0010782B"/>
    <w:rsid w:val="00107B17"/>
    <w:rsid w:val="001100BF"/>
    <w:rsid w:val="0011032F"/>
    <w:rsid w:val="001114C6"/>
    <w:rsid w:val="00113C2C"/>
    <w:rsid w:val="00113F76"/>
    <w:rsid w:val="00114035"/>
    <w:rsid w:val="00114B0E"/>
    <w:rsid w:val="001159C2"/>
    <w:rsid w:val="00115C47"/>
    <w:rsid w:val="00116AE3"/>
    <w:rsid w:val="00116B38"/>
    <w:rsid w:val="00116D2E"/>
    <w:rsid w:val="00120364"/>
    <w:rsid w:val="00120895"/>
    <w:rsid w:val="00120D15"/>
    <w:rsid w:val="0012113E"/>
    <w:rsid w:val="001229DF"/>
    <w:rsid w:val="00122E07"/>
    <w:rsid w:val="001254D7"/>
    <w:rsid w:val="0012578E"/>
    <w:rsid w:val="00126C59"/>
    <w:rsid w:val="00127395"/>
    <w:rsid w:val="0012748E"/>
    <w:rsid w:val="00127577"/>
    <w:rsid w:val="00127BEC"/>
    <w:rsid w:val="00127C84"/>
    <w:rsid w:val="00127F9A"/>
    <w:rsid w:val="00130B27"/>
    <w:rsid w:val="00131674"/>
    <w:rsid w:val="00131B49"/>
    <w:rsid w:val="00131F6D"/>
    <w:rsid w:val="001323AD"/>
    <w:rsid w:val="001323E8"/>
    <w:rsid w:val="00132C9C"/>
    <w:rsid w:val="00132FA0"/>
    <w:rsid w:val="00133053"/>
    <w:rsid w:val="0013314C"/>
    <w:rsid w:val="001344CD"/>
    <w:rsid w:val="00134DA8"/>
    <w:rsid w:val="00135537"/>
    <w:rsid w:val="001368C3"/>
    <w:rsid w:val="00137D18"/>
    <w:rsid w:val="00140F27"/>
    <w:rsid w:val="00142179"/>
    <w:rsid w:val="00143D59"/>
    <w:rsid w:val="00144B1D"/>
    <w:rsid w:val="0014541E"/>
    <w:rsid w:val="00145F4C"/>
    <w:rsid w:val="00147522"/>
    <w:rsid w:val="00147A7F"/>
    <w:rsid w:val="00150E20"/>
    <w:rsid w:val="0015154D"/>
    <w:rsid w:val="001518E6"/>
    <w:rsid w:val="00152EEF"/>
    <w:rsid w:val="00153768"/>
    <w:rsid w:val="00153A16"/>
    <w:rsid w:val="00153ADB"/>
    <w:rsid w:val="001553DC"/>
    <w:rsid w:val="00155432"/>
    <w:rsid w:val="00161C70"/>
    <w:rsid w:val="001620A2"/>
    <w:rsid w:val="001627C6"/>
    <w:rsid w:val="00162F99"/>
    <w:rsid w:val="00163B10"/>
    <w:rsid w:val="00165EB2"/>
    <w:rsid w:val="00166538"/>
    <w:rsid w:val="001670B4"/>
    <w:rsid w:val="00167271"/>
    <w:rsid w:val="0016767D"/>
    <w:rsid w:val="00167E08"/>
    <w:rsid w:val="00167FAA"/>
    <w:rsid w:val="00170D5D"/>
    <w:rsid w:val="00171D04"/>
    <w:rsid w:val="0017246E"/>
    <w:rsid w:val="001725B1"/>
    <w:rsid w:val="001727EC"/>
    <w:rsid w:val="00173580"/>
    <w:rsid w:val="001737AE"/>
    <w:rsid w:val="001742FC"/>
    <w:rsid w:val="0017468D"/>
    <w:rsid w:val="00175906"/>
    <w:rsid w:val="00176AE0"/>
    <w:rsid w:val="00177936"/>
    <w:rsid w:val="00180EB2"/>
    <w:rsid w:val="00182356"/>
    <w:rsid w:val="00182E05"/>
    <w:rsid w:val="001830C6"/>
    <w:rsid w:val="0018320F"/>
    <w:rsid w:val="001833AD"/>
    <w:rsid w:val="00183E02"/>
    <w:rsid w:val="00184555"/>
    <w:rsid w:val="001847B4"/>
    <w:rsid w:val="00185284"/>
    <w:rsid w:val="00185F81"/>
    <w:rsid w:val="001873E9"/>
    <w:rsid w:val="001908A9"/>
    <w:rsid w:val="0019434A"/>
    <w:rsid w:val="0019467A"/>
    <w:rsid w:val="00194ADE"/>
    <w:rsid w:val="00194C02"/>
    <w:rsid w:val="0019629E"/>
    <w:rsid w:val="00197143"/>
    <w:rsid w:val="00197190"/>
    <w:rsid w:val="001979A6"/>
    <w:rsid w:val="001A06B6"/>
    <w:rsid w:val="001A1754"/>
    <w:rsid w:val="001A210A"/>
    <w:rsid w:val="001A2AA8"/>
    <w:rsid w:val="001A39A1"/>
    <w:rsid w:val="001A44D9"/>
    <w:rsid w:val="001A5648"/>
    <w:rsid w:val="001A6506"/>
    <w:rsid w:val="001A7192"/>
    <w:rsid w:val="001B0D91"/>
    <w:rsid w:val="001B2455"/>
    <w:rsid w:val="001B2563"/>
    <w:rsid w:val="001B2618"/>
    <w:rsid w:val="001B3AE4"/>
    <w:rsid w:val="001B3EF6"/>
    <w:rsid w:val="001B4B79"/>
    <w:rsid w:val="001B4E83"/>
    <w:rsid w:val="001B60C9"/>
    <w:rsid w:val="001B6122"/>
    <w:rsid w:val="001B66BC"/>
    <w:rsid w:val="001B6C8C"/>
    <w:rsid w:val="001B7364"/>
    <w:rsid w:val="001B7D21"/>
    <w:rsid w:val="001C0CC9"/>
    <w:rsid w:val="001C24CE"/>
    <w:rsid w:val="001C2778"/>
    <w:rsid w:val="001C29D6"/>
    <w:rsid w:val="001C2C8C"/>
    <w:rsid w:val="001C36F7"/>
    <w:rsid w:val="001C3DB4"/>
    <w:rsid w:val="001C47EB"/>
    <w:rsid w:val="001C4FAF"/>
    <w:rsid w:val="001C5F68"/>
    <w:rsid w:val="001C6EDF"/>
    <w:rsid w:val="001D006A"/>
    <w:rsid w:val="001D012A"/>
    <w:rsid w:val="001D0A9C"/>
    <w:rsid w:val="001D1722"/>
    <w:rsid w:val="001D3D49"/>
    <w:rsid w:val="001D3D93"/>
    <w:rsid w:val="001D4317"/>
    <w:rsid w:val="001D4C73"/>
    <w:rsid w:val="001D55C3"/>
    <w:rsid w:val="001D5726"/>
    <w:rsid w:val="001D5C1E"/>
    <w:rsid w:val="001D72F5"/>
    <w:rsid w:val="001D74C8"/>
    <w:rsid w:val="001D7DA8"/>
    <w:rsid w:val="001D7DAF"/>
    <w:rsid w:val="001E07B7"/>
    <w:rsid w:val="001E0D21"/>
    <w:rsid w:val="001E279B"/>
    <w:rsid w:val="001E2C5E"/>
    <w:rsid w:val="001E4759"/>
    <w:rsid w:val="001E47C2"/>
    <w:rsid w:val="001E54A0"/>
    <w:rsid w:val="001E5CCB"/>
    <w:rsid w:val="001E66AE"/>
    <w:rsid w:val="001E691F"/>
    <w:rsid w:val="001E711D"/>
    <w:rsid w:val="001E7E80"/>
    <w:rsid w:val="001F2F74"/>
    <w:rsid w:val="001F4157"/>
    <w:rsid w:val="001F43B8"/>
    <w:rsid w:val="001F4604"/>
    <w:rsid w:val="001F477E"/>
    <w:rsid w:val="001F6706"/>
    <w:rsid w:val="001F6930"/>
    <w:rsid w:val="001F740E"/>
    <w:rsid w:val="00200222"/>
    <w:rsid w:val="00201A8D"/>
    <w:rsid w:val="0020204C"/>
    <w:rsid w:val="002025DE"/>
    <w:rsid w:val="00202A3F"/>
    <w:rsid w:val="00203A6B"/>
    <w:rsid w:val="00204616"/>
    <w:rsid w:val="00205079"/>
    <w:rsid w:val="002055BD"/>
    <w:rsid w:val="00205F56"/>
    <w:rsid w:val="002071C4"/>
    <w:rsid w:val="002072B1"/>
    <w:rsid w:val="00207967"/>
    <w:rsid w:val="00207C7B"/>
    <w:rsid w:val="00210449"/>
    <w:rsid w:val="0021136F"/>
    <w:rsid w:val="00212AAC"/>
    <w:rsid w:val="002138F0"/>
    <w:rsid w:val="0021418C"/>
    <w:rsid w:val="00214DA4"/>
    <w:rsid w:val="0021568A"/>
    <w:rsid w:val="00215F2D"/>
    <w:rsid w:val="00216EEA"/>
    <w:rsid w:val="00217398"/>
    <w:rsid w:val="00217E29"/>
    <w:rsid w:val="00217F47"/>
    <w:rsid w:val="00220663"/>
    <w:rsid w:val="0022158C"/>
    <w:rsid w:val="00221F60"/>
    <w:rsid w:val="002231FB"/>
    <w:rsid w:val="00223D77"/>
    <w:rsid w:val="00224925"/>
    <w:rsid w:val="002257C8"/>
    <w:rsid w:val="002258CC"/>
    <w:rsid w:val="00227332"/>
    <w:rsid w:val="002276F8"/>
    <w:rsid w:val="002311B5"/>
    <w:rsid w:val="002314B4"/>
    <w:rsid w:val="00231C98"/>
    <w:rsid w:val="002326ED"/>
    <w:rsid w:val="0023558A"/>
    <w:rsid w:val="00235A9B"/>
    <w:rsid w:val="00237D1B"/>
    <w:rsid w:val="00240C5B"/>
    <w:rsid w:val="00242892"/>
    <w:rsid w:val="00242D50"/>
    <w:rsid w:val="00243246"/>
    <w:rsid w:val="00244189"/>
    <w:rsid w:val="0024480D"/>
    <w:rsid w:val="00244E20"/>
    <w:rsid w:val="0024508F"/>
    <w:rsid w:val="002451D7"/>
    <w:rsid w:val="00245974"/>
    <w:rsid w:val="00245E45"/>
    <w:rsid w:val="00246645"/>
    <w:rsid w:val="00250B81"/>
    <w:rsid w:val="0025125B"/>
    <w:rsid w:val="002513E5"/>
    <w:rsid w:val="002540B3"/>
    <w:rsid w:val="002543DE"/>
    <w:rsid w:val="00254E1E"/>
    <w:rsid w:val="00254E5F"/>
    <w:rsid w:val="00255731"/>
    <w:rsid w:val="00255B51"/>
    <w:rsid w:val="00257617"/>
    <w:rsid w:val="00260574"/>
    <w:rsid w:val="00260907"/>
    <w:rsid w:val="00260E67"/>
    <w:rsid w:val="00261851"/>
    <w:rsid w:val="00261D35"/>
    <w:rsid w:val="0026232E"/>
    <w:rsid w:val="00263B5D"/>
    <w:rsid w:val="00263CFA"/>
    <w:rsid w:val="002669EF"/>
    <w:rsid w:val="00266BF8"/>
    <w:rsid w:val="00271016"/>
    <w:rsid w:val="00271E43"/>
    <w:rsid w:val="002728DB"/>
    <w:rsid w:val="00272BF8"/>
    <w:rsid w:val="002731EC"/>
    <w:rsid w:val="0027373B"/>
    <w:rsid w:val="00274546"/>
    <w:rsid w:val="00275C35"/>
    <w:rsid w:val="00275DFC"/>
    <w:rsid w:val="00276949"/>
    <w:rsid w:val="0028017F"/>
    <w:rsid w:val="00280B4E"/>
    <w:rsid w:val="00281617"/>
    <w:rsid w:val="00282826"/>
    <w:rsid w:val="00283FB0"/>
    <w:rsid w:val="00285592"/>
    <w:rsid w:val="00285DC1"/>
    <w:rsid w:val="00285FFD"/>
    <w:rsid w:val="002867AA"/>
    <w:rsid w:val="00286EC8"/>
    <w:rsid w:val="002879C3"/>
    <w:rsid w:val="00287DF4"/>
    <w:rsid w:val="00287F2B"/>
    <w:rsid w:val="00290859"/>
    <w:rsid w:val="002925A3"/>
    <w:rsid w:val="00292E7C"/>
    <w:rsid w:val="00293192"/>
    <w:rsid w:val="00293E8D"/>
    <w:rsid w:val="00293F1E"/>
    <w:rsid w:val="0029542B"/>
    <w:rsid w:val="00295904"/>
    <w:rsid w:val="00296A17"/>
    <w:rsid w:val="002972C4"/>
    <w:rsid w:val="00297D8E"/>
    <w:rsid w:val="002A0053"/>
    <w:rsid w:val="002A00B9"/>
    <w:rsid w:val="002A0CFC"/>
    <w:rsid w:val="002A1774"/>
    <w:rsid w:val="002A1BEB"/>
    <w:rsid w:val="002A3FF4"/>
    <w:rsid w:val="002A5FBD"/>
    <w:rsid w:val="002B13DA"/>
    <w:rsid w:val="002B1444"/>
    <w:rsid w:val="002B1713"/>
    <w:rsid w:val="002B1F9E"/>
    <w:rsid w:val="002B368E"/>
    <w:rsid w:val="002B3BFF"/>
    <w:rsid w:val="002B4C64"/>
    <w:rsid w:val="002B5B26"/>
    <w:rsid w:val="002B5C1B"/>
    <w:rsid w:val="002B7AE2"/>
    <w:rsid w:val="002C0676"/>
    <w:rsid w:val="002C0E92"/>
    <w:rsid w:val="002C0EEE"/>
    <w:rsid w:val="002C13DF"/>
    <w:rsid w:val="002C20AF"/>
    <w:rsid w:val="002C264B"/>
    <w:rsid w:val="002C4DE5"/>
    <w:rsid w:val="002C4EE2"/>
    <w:rsid w:val="002C5188"/>
    <w:rsid w:val="002C5A9C"/>
    <w:rsid w:val="002C6D2C"/>
    <w:rsid w:val="002C6D62"/>
    <w:rsid w:val="002D0287"/>
    <w:rsid w:val="002D0D1C"/>
    <w:rsid w:val="002D12BD"/>
    <w:rsid w:val="002D136A"/>
    <w:rsid w:val="002D13A3"/>
    <w:rsid w:val="002D2111"/>
    <w:rsid w:val="002D25AF"/>
    <w:rsid w:val="002D3436"/>
    <w:rsid w:val="002D3483"/>
    <w:rsid w:val="002D3B37"/>
    <w:rsid w:val="002D406B"/>
    <w:rsid w:val="002D40C0"/>
    <w:rsid w:val="002D60B7"/>
    <w:rsid w:val="002D7E7C"/>
    <w:rsid w:val="002E0A2A"/>
    <w:rsid w:val="002E0C55"/>
    <w:rsid w:val="002E209D"/>
    <w:rsid w:val="002E20FF"/>
    <w:rsid w:val="002E3278"/>
    <w:rsid w:val="002E3F23"/>
    <w:rsid w:val="002E3F95"/>
    <w:rsid w:val="002E532B"/>
    <w:rsid w:val="002E5A0F"/>
    <w:rsid w:val="002E65C6"/>
    <w:rsid w:val="002E6F23"/>
    <w:rsid w:val="002F15F1"/>
    <w:rsid w:val="002F1837"/>
    <w:rsid w:val="002F1EDB"/>
    <w:rsid w:val="002F2475"/>
    <w:rsid w:val="002F292D"/>
    <w:rsid w:val="002F2ED6"/>
    <w:rsid w:val="002F311D"/>
    <w:rsid w:val="002F3BE4"/>
    <w:rsid w:val="002F4D47"/>
    <w:rsid w:val="002F5225"/>
    <w:rsid w:val="002F5A5C"/>
    <w:rsid w:val="002F6197"/>
    <w:rsid w:val="002F6395"/>
    <w:rsid w:val="002F76DC"/>
    <w:rsid w:val="0030063F"/>
    <w:rsid w:val="003020F6"/>
    <w:rsid w:val="0030325C"/>
    <w:rsid w:val="00304B4D"/>
    <w:rsid w:val="00305083"/>
    <w:rsid w:val="0030673A"/>
    <w:rsid w:val="003070F9"/>
    <w:rsid w:val="003074BF"/>
    <w:rsid w:val="00307538"/>
    <w:rsid w:val="00307C9F"/>
    <w:rsid w:val="00310CCD"/>
    <w:rsid w:val="003129E9"/>
    <w:rsid w:val="00312A64"/>
    <w:rsid w:val="00312D9E"/>
    <w:rsid w:val="00312F72"/>
    <w:rsid w:val="0031316F"/>
    <w:rsid w:val="00313B45"/>
    <w:rsid w:val="00313E6C"/>
    <w:rsid w:val="003142A3"/>
    <w:rsid w:val="0031550A"/>
    <w:rsid w:val="003158EA"/>
    <w:rsid w:val="00316BFE"/>
    <w:rsid w:val="00317598"/>
    <w:rsid w:val="0031764B"/>
    <w:rsid w:val="003208E6"/>
    <w:rsid w:val="003215D5"/>
    <w:rsid w:val="00321B69"/>
    <w:rsid w:val="003228FC"/>
    <w:rsid w:val="00322A15"/>
    <w:rsid w:val="00324343"/>
    <w:rsid w:val="00325A4E"/>
    <w:rsid w:val="003263AA"/>
    <w:rsid w:val="00327B12"/>
    <w:rsid w:val="00330578"/>
    <w:rsid w:val="003321C3"/>
    <w:rsid w:val="00332612"/>
    <w:rsid w:val="003337AC"/>
    <w:rsid w:val="00333CF1"/>
    <w:rsid w:val="00334D74"/>
    <w:rsid w:val="003358A4"/>
    <w:rsid w:val="00336114"/>
    <w:rsid w:val="00337578"/>
    <w:rsid w:val="003379B2"/>
    <w:rsid w:val="0034005E"/>
    <w:rsid w:val="0034014E"/>
    <w:rsid w:val="00340802"/>
    <w:rsid w:val="003412BA"/>
    <w:rsid w:val="003423BD"/>
    <w:rsid w:val="00342773"/>
    <w:rsid w:val="00342D00"/>
    <w:rsid w:val="00344956"/>
    <w:rsid w:val="00344F01"/>
    <w:rsid w:val="0034546F"/>
    <w:rsid w:val="00346D16"/>
    <w:rsid w:val="00346E18"/>
    <w:rsid w:val="00347322"/>
    <w:rsid w:val="0034774E"/>
    <w:rsid w:val="00351970"/>
    <w:rsid w:val="003519D8"/>
    <w:rsid w:val="00352AA5"/>
    <w:rsid w:val="00354470"/>
    <w:rsid w:val="0035488E"/>
    <w:rsid w:val="0035740A"/>
    <w:rsid w:val="00357F25"/>
    <w:rsid w:val="00360A8F"/>
    <w:rsid w:val="00360D91"/>
    <w:rsid w:val="003615DE"/>
    <w:rsid w:val="00361689"/>
    <w:rsid w:val="00363300"/>
    <w:rsid w:val="00364EBE"/>
    <w:rsid w:val="003653F9"/>
    <w:rsid w:val="003667CB"/>
    <w:rsid w:val="00366BAA"/>
    <w:rsid w:val="003676D5"/>
    <w:rsid w:val="00367C65"/>
    <w:rsid w:val="00370AD2"/>
    <w:rsid w:val="003713B8"/>
    <w:rsid w:val="00371D3B"/>
    <w:rsid w:val="00371FA0"/>
    <w:rsid w:val="003729D6"/>
    <w:rsid w:val="00372E69"/>
    <w:rsid w:val="0037304C"/>
    <w:rsid w:val="00373768"/>
    <w:rsid w:val="00373839"/>
    <w:rsid w:val="00373F75"/>
    <w:rsid w:val="003748FB"/>
    <w:rsid w:val="00375B50"/>
    <w:rsid w:val="0037748A"/>
    <w:rsid w:val="00380022"/>
    <w:rsid w:val="00380F1E"/>
    <w:rsid w:val="00381ABE"/>
    <w:rsid w:val="003824E4"/>
    <w:rsid w:val="0038276D"/>
    <w:rsid w:val="00382E86"/>
    <w:rsid w:val="00383838"/>
    <w:rsid w:val="00386FAB"/>
    <w:rsid w:val="003872DF"/>
    <w:rsid w:val="003904AE"/>
    <w:rsid w:val="00391D0D"/>
    <w:rsid w:val="00392194"/>
    <w:rsid w:val="00392372"/>
    <w:rsid w:val="00393AE2"/>
    <w:rsid w:val="003963A8"/>
    <w:rsid w:val="003966FB"/>
    <w:rsid w:val="00396C06"/>
    <w:rsid w:val="00396D52"/>
    <w:rsid w:val="00396E78"/>
    <w:rsid w:val="00397543"/>
    <w:rsid w:val="00397A53"/>
    <w:rsid w:val="00397F68"/>
    <w:rsid w:val="003A05F4"/>
    <w:rsid w:val="003A131B"/>
    <w:rsid w:val="003A3331"/>
    <w:rsid w:val="003A4199"/>
    <w:rsid w:val="003A4576"/>
    <w:rsid w:val="003A4AE5"/>
    <w:rsid w:val="003A4F6F"/>
    <w:rsid w:val="003A6B81"/>
    <w:rsid w:val="003A6C74"/>
    <w:rsid w:val="003A6DAA"/>
    <w:rsid w:val="003A718B"/>
    <w:rsid w:val="003A7465"/>
    <w:rsid w:val="003A7B92"/>
    <w:rsid w:val="003B1AEB"/>
    <w:rsid w:val="003B266B"/>
    <w:rsid w:val="003B2F2D"/>
    <w:rsid w:val="003B3374"/>
    <w:rsid w:val="003B3B8F"/>
    <w:rsid w:val="003B4195"/>
    <w:rsid w:val="003B4FD5"/>
    <w:rsid w:val="003B5D42"/>
    <w:rsid w:val="003B5D66"/>
    <w:rsid w:val="003B6318"/>
    <w:rsid w:val="003B6873"/>
    <w:rsid w:val="003B7898"/>
    <w:rsid w:val="003C07AB"/>
    <w:rsid w:val="003C13C2"/>
    <w:rsid w:val="003C1448"/>
    <w:rsid w:val="003C20D4"/>
    <w:rsid w:val="003C2655"/>
    <w:rsid w:val="003C3EFF"/>
    <w:rsid w:val="003C4D05"/>
    <w:rsid w:val="003C4D7A"/>
    <w:rsid w:val="003C4F23"/>
    <w:rsid w:val="003C5722"/>
    <w:rsid w:val="003C741A"/>
    <w:rsid w:val="003C7881"/>
    <w:rsid w:val="003C7C34"/>
    <w:rsid w:val="003D11D6"/>
    <w:rsid w:val="003D31CC"/>
    <w:rsid w:val="003D3460"/>
    <w:rsid w:val="003D3891"/>
    <w:rsid w:val="003D4FF9"/>
    <w:rsid w:val="003D57F4"/>
    <w:rsid w:val="003D5CC4"/>
    <w:rsid w:val="003D65CC"/>
    <w:rsid w:val="003D72DA"/>
    <w:rsid w:val="003D75AF"/>
    <w:rsid w:val="003D7DCD"/>
    <w:rsid w:val="003E03A5"/>
    <w:rsid w:val="003E201A"/>
    <w:rsid w:val="003E4EC8"/>
    <w:rsid w:val="003E4FF2"/>
    <w:rsid w:val="003E56E2"/>
    <w:rsid w:val="003E6749"/>
    <w:rsid w:val="003E7102"/>
    <w:rsid w:val="003E73A5"/>
    <w:rsid w:val="003E7426"/>
    <w:rsid w:val="003E756F"/>
    <w:rsid w:val="003E782C"/>
    <w:rsid w:val="003E7890"/>
    <w:rsid w:val="003E7A6F"/>
    <w:rsid w:val="003F0AD7"/>
    <w:rsid w:val="003F43C8"/>
    <w:rsid w:val="003F49AA"/>
    <w:rsid w:val="003F4FBC"/>
    <w:rsid w:val="003F529C"/>
    <w:rsid w:val="003F6EB0"/>
    <w:rsid w:val="00400AE9"/>
    <w:rsid w:val="00400EA7"/>
    <w:rsid w:val="00401238"/>
    <w:rsid w:val="00403111"/>
    <w:rsid w:val="0040350B"/>
    <w:rsid w:val="00406288"/>
    <w:rsid w:val="00406D3C"/>
    <w:rsid w:val="004118BE"/>
    <w:rsid w:val="00411F72"/>
    <w:rsid w:val="004124E7"/>
    <w:rsid w:val="0041260D"/>
    <w:rsid w:val="004128F2"/>
    <w:rsid w:val="00412A9D"/>
    <w:rsid w:val="00412F32"/>
    <w:rsid w:val="004139E0"/>
    <w:rsid w:val="00414BCB"/>
    <w:rsid w:val="00414E22"/>
    <w:rsid w:val="00415389"/>
    <w:rsid w:val="00415449"/>
    <w:rsid w:val="00416BB4"/>
    <w:rsid w:val="00416D9C"/>
    <w:rsid w:val="00417760"/>
    <w:rsid w:val="00417C8B"/>
    <w:rsid w:val="00420B51"/>
    <w:rsid w:val="004211F3"/>
    <w:rsid w:val="00421E3A"/>
    <w:rsid w:val="00423286"/>
    <w:rsid w:val="004237E1"/>
    <w:rsid w:val="00423879"/>
    <w:rsid w:val="00423B91"/>
    <w:rsid w:val="004246CE"/>
    <w:rsid w:val="004253BE"/>
    <w:rsid w:val="00425A81"/>
    <w:rsid w:val="00430388"/>
    <w:rsid w:val="00430FE4"/>
    <w:rsid w:val="004318D2"/>
    <w:rsid w:val="00431AA0"/>
    <w:rsid w:val="00431C04"/>
    <w:rsid w:val="0043213E"/>
    <w:rsid w:val="00432921"/>
    <w:rsid w:val="00435F62"/>
    <w:rsid w:val="00440592"/>
    <w:rsid w:val="00440DBA"/>
    <w:rsid w:val="00440FDB"/>
    <w:rsid w:val="004414C8"/>
    <w:rsid w:val="0044230C"/>
    <w:rsid w:val="004424AC"/>
    <w:rsid w:val="004426B5"/>
    <w:rsid w:val="00443BEE"/>
    <w:rsid w:val="00444FFE"/>
    <w:rsid w:val="004451CD"/>
    <w:rsid w:val="00446066"/>
    <w:rsid w:val="0044637E"/>
    <w:rsid w:val="00450680"/>
    <w:rsid w:val="00452A12"/>
    <w:rsid w:val="00453823"/>
    <w:rsid w:val="00454923"/>
    <w:rsid w:val="004578B5"/>
    <w:rsid w:val="00457A9C"/>
    <w:rsid w:val="004604C4"/>
    <w:rsid w:val="00460840"/>
    <w:rsid w:val="00461D89"/>
    <w:rsid w:val="00461DFF"/>
    <w:rsid w:val="0046310E"/>
    <w:rsid w:val="00463327"/>
    <w:rsid w:val="00464EE5"/>
    <w:rsid w:val="0046677B"/>
    <w:rsid w:val="00467A84"/>
    <w:rsid w:val="004703FC"/>
    <w:rsid w:val="004712BD"/>
    <w:rsid w:val="004722DC"/>
    <w:rsid w:val="00472D36"/>
    <w:rsid w:val="00473E9F"/>
    <w:rsid w:val="004741EE"/>
    <w:rsid w:val="00475CAE"/>
    <w:rsid w:val="004766D8"/>
    <w:rsid w:val="004770B9"/>
    <w:rsid w:val="004774CC"/>
    <w:rsid w:val="00477D3D"/>
    <w:rsid w:val="00480BCC"/>
    <w:rsid w:val="004816C4"/>
    <w:rsid w:val="00482946"/>
    <w:rsid w:val="00482E26"/>
    <w:rsid w:val="00484B2D"/>
    <w:rsid w:val="00485BDA"/>
    <w:rsid w:val="00487C68"/>
    <w:rsid w:val="00490BFF"/>
    <w:rsid w:val="0049103A"/>
    <w:rsid w:val="0049145F"/>
    <w:rsid w:val="00491965"/>
    <w:rsid w:val="00492845"/>
    <w:rsid w:val="004931CA"/>
    <w:rsid w:val="004933B4"/>
    <w:rsid w:val="00495903"/>
    <w:rsid w:val="00495936"/>
    <w:rsid w:val="004959E5"/>
    <w:rsid w:val="00496F2E"/>
    <w:rsid w:val="00497B82"/>
    <w:rsid w:val="004A2948"/>
    <w:rsid w:val="004A4D8C"/>
    <w:rsid w:val="004A5BC7"/>
    <w:rsid w:val="004A7CD4"/>
    <w:rsid w:val="004A7D17"/>
    <w:rsid w:val="004A7D86"/>
    <w:rsid w:val="004A7E41"/>
    <w:rsid w:val="004B04CA"/>
    <w:rsid w:val="004B18C3"/>
    <w:rsid w:val="004B1A6D"/>
    <w:rsid w:val="004B1F66"/>
    <w:rsid w:val="004B2482"/>
    <w:rsid w:val="004B3301"/>
    <w:rsid w:val="004B3496"/>
    <w:rsid w:val="004B36A6"/>
    <w:rsid w:val="004B3F71"/>
    <w:rsid w:val="004B46AD"/>
    <w:rsid w:val="004B6005"/>
    <w:rsid w:val="004B6009"/>
    <w:rsid w:val="004B6428"/>
    <w:rsid w:val="004B700E"/>
    <w:rsid w:val="004B74B5"/>
    <w:rsid w:val="004B75E7"/>
    <w:rsid w:val="004B7968"/>
    <w:rsid w:val="004B7C26"/>
    <w:rsid w:val="004C0255"/>
    <w:rsid w:val="004C0698"/>
    <w:rsid w:val="004C0E40"/>
    <w:rsid w:val="004C2681"/>
    <w:rsid w:val="004C27E0"/>
    <w:rsid w:val="004C2C79"/>
    <w:rsid w:val="004C4437"/>
    <w:rsid w:val="004C464A"/>
    <w:rsid w:val="004C49EF"/>
    <w:rsid w:val="004C50EA"/>
    <w:rsid w:val="004C570D"/>
    <w:rsid w:val="004C684C"/>
    <w:rsid w:val="004C70D6"/>
    <w:rsid w:val="004C72B2"/>
    <w:rsid w:val="004C7BC4"/>
    <w:rsid w:val="004D0148"/>
    <w:rsid w:val="004D0723"/>
    <w:rsid w:val="004D0A4F"/>
    <w:rsid w:val="004D21A7"/>
    <w:rsid w:val="004D23AD"/>
    <w:rsid w:val="004D2423"/>
    <w:rsid w:val="004D4648"/>
    <w:rsid w:val="004D6506"/>
    <w:rsid w:val="004D7477"/>
    <w:rsid w:val="004D7BA1"/>
    <w:rsid w:val="004E2CB4"/>
    <w:rsid w:val="004E3955"/>
    <w:rsid w:val="004E3979"/>
    <w:rsid w:val="004E3CBF"/>
    <w:rsid w:val="004E51BC"/>
    <w:rsid w:val="004E65C1"/>
    <w:rsid w:val="004E66CD"/>
    <w:rsid w:val="004E764F"/>
    <w:rsid w:val="004E78FC"/>
    <w:rsid w:val="004F0A3F"/>
    <w:rsid w:val="004F0EFE"/>
    <w:rsid w:val="004F220F"/>
    <w:rsid w:val="004F227A"/>
    <w:rsid w:val="004F3098"/>
    <w:rsid w:val="004F5691"/>
    <w:rsid w:val="004F64C9"/>
    <w:rsid w:val="00500711"/>
    <w:rsid w:val="00501407"/>
    <w:rsid w:val="00501FEA"/>
    <w:rsid w:val="005036BE"/>
    <w:rsid w:val="00503C83"/>
    <w:rsid w:val="00504A58"/>
    <w:rsid w:val="0050501B"/>
    <w:rsid w:val="00505E0A"/>
    <w:rsid w:val="005071F0"/>
    <w:rsid w:val="00507553"/>
    <w:rsid w:val="00510DDD"/>
    <w:rsid w:val="00512872"/>
    <w:rsid w:val="00512BF0"/>
    <w:rsid w:val="005130DA"/>
    <w:rsid w:val="00514022"/>
    <w:rsid w:val="00514797"/>
    <w:rsid w:val="00514B5B"/>
    <w:rsid w:val="00515EFA"/>
    <w:rsid w:val="00516223"/>
    <w:rsid w:val="0051636C"/>
    <w:rsid w:val="005164C4"/>
    <w:rsid w:val="00516A13"/>
    <w:rsid w:val="00520876"/>
    <w:rsid w:val="005218A4"/>
    <w:rsid w:val="005221D2"/>
    <w:rsid w:val="0052240D"/>
    <w:rsid w:val="00522A58"/>
    <w:rsid w:val="0052463F"/>
    <w:rsid w:val="00524C2A"/>
    <w:rsid w:val="0052569C"/>
    <w:rsid w:val="00525EE3"/>
    <w:rsid w:val="00527EBB"/>
    <w:rsid w:val="00530D5E"/>
    <w:rsid w:val="00530FED"/>
    <w:rsid w:val="00532493"/>
    <w:rsid w:val="005328A6"/>
    <w:rsid w:val="005340CA"/>
    <w:rsid w:val="005345F6"/>
    <w:rsid w:val="00535778"/>
    <w:rsid w:val="00535FEA"/>
    <w:rsid w:val="00536876"/>
    <w:rsid w:val="00536C6E"/>
    <w:rsid w:val="0053773E"/>
    <w:rsid w:val="00537755"/>
    <w:rsid w:val="00537F80"/>
    <w:rsid w:val="00541A2E"/>
    <w:rsid w:val="00543149"/>
    <w:rsid w:val="005440FB"/>
    <w:rsid w:val="00545683"/>
    <w:rsid w:val="00545E3E"/>
    <w:rsid w:val="00547C2C"/>
    <w:rsid w:val="005532E0"/>
    <w:rsid w:val="00555C43"/>
    <w:rsid w:val="005560CD"/>
    <w:rsid w:val="005574A4"/>
    <w:rsid w:val="00560479"/>
    <w:rsid w:val="00560778"/>
    <w:rsid w:val="00560D0B"/>
    <w:rsid w:val="005631D3"/>
    <w:rsid w:val="0056362D"/>
    <w:rsid w:val="00563DB0"/>
    <w:rsid w:val="005643AD"/>
    <w:rsid w:val="00564550"/>
    <w:rsid w:val="005654B5"/>
    <w:rsid w:val="00565528"/>
    <w:rsid w:val="005656A0"/>
    <w:rsid w:val="0056601B"/>
    <w:rsid w:val="00566332"/>
    <w:rsid w:val="005665EA"/>
    <w:rsid w:val="0056679B"/>
    <w:rsid w:val="005667A9"/>
    <w:rsid w:val="00567D93"/>
    <w:rsid w:val="00567F7F"/>
    <w:rsid w:val="00571324"/>
    <w:rsid w:val="00572D62"/>
    <w:rsid w:val="005740BB"/>
    <w:rsid w:val="005742CA"/>
    <w:rsid w:val="00574458"/>
    <w:rsid w:val="00575229"/>
    <w:rsid w:val="00576429"/>
    <w:rsid w:val="005769EB"/>
    <w:rsid w:val="00577465"/>
    <w:rsid w:val="00577564"/>
    <w:rsid w:val="005805B8"/>
    <w:rsid w:val="005807B2"/>
    <w:rsid w:val="005837CA"/>
    <w:rsid w:val="00584D45"/>
    <w:rsid w:val="00584D97"/>
    <w:rsid w:val="005856BC"/>
    <w:rsid w:val="005859E8"/>
    <w:rsid w:val="005864A8"/>
    <w:rsid w:val="00586EE7"/>
    <w:rsid w:val="005878F0"/>
    <w:rsid w:val="00590F59"/>
    <w:rsid w:val="00591DD2"/>
    <w:rsid w:val="005931FE"/>
    <w:rsid w:val="005954EF"/>
    <w:rsid w:val="00595538"/>
    <w:rsid w:val="005971FE"/>
    <w:rsid w:val="00597E51"/>
    <w:rsid w:val="005A07DB"/>
    <w:rsid w:val="005A0B3E"/>
    <w:rsid w:val="005A0C8D"/>
    <w:rsid w:val="005A1241"/>
    <w:rsid w:val="005A2F3A"/>
    <w:rsid w:val="005A3E00"/>
    <w:rsid w:val="005A3E97"/>
    <w:rsid w:val="005A54F2"/>
    <w:rsid w:val="005A5F16"/>
    <w:rsid w:val="005A6520"/>
    <w:rsid w:val="005A7325"/>
    <w:rsid w:val="005A7FBD"/>
    <w:rsid w:val="005B036E"/>
    <w:rsid w:val="005B042F"/>
    <w:rsid w:val="005B0C45"/>
    <w:rsid w:val="005B2464"/>
    <w:rsid w:val="005B28FF"/>
    <w:rsid w:val="005B2C12"/>
    <w:rsid w:val="005B2D6C"/>
    <w:rsid w:val="005B3583"/>
    <w:rsid w:val="005B3CB4"/>
    <w:rsid w:val="005B4137"/>
    <w:rsid w:val="005B539D"/>
    <w:rsid w:val="005B5798"/>
    <w:rsid w:val="005B6277"/>
    <w:rsid w:val="005B6333"/>
    <w:rsid w:val="005B6ABD"/>
    <w:rsid w:val="005B71F2"/>
    <w:rsid w:val="005C0640"/>
    <w:rsid w:val="005C121B"/>
    <w:rsid w:val="005C1F5C"/>
    <w:rsid w:val="005C2975"/>
    <w:rsid w:val="005C2D5E"/>
    <w:rsid w:val="005C3156"/>
    <w:rsid w:val="005C45C5"/>
    <w:rsid w:val="005C5241"/>
    <w:rsid w:val="005C52A0"/>
    <w:rsid w:val="005C59E1"/>
    <w:rsid w:val="005C791A"/>
    <w:rsid w:val="005D088D"/>
    <w:rsid w:val="005D2461"/>
    <w:rsid w:val="005D4012"/>
    <w:rsid w:val="005D47D7"/>
    <w:rsid w:val="005D47EA"/>
    <w:rsid w:val="005D4A4D"/>
    <w:rsid w:val="005D53F9"/>
    <w:rsid w:val="005D556E"/>
    <w:rsid w:val="005D66A5"/>
    <w:rsid w:val="005D6A3A"/>
    <w:rsid w:val="005D7214"/>
    <w:rsid w:val="005D7316"/>
    <w:rsid w:val="005E00EA"/>
    <w:rsid w:val="005E131C"/>
    <w:rsid w:val="005E1435"/>
    <w:rsid w:val="005E2C17"/>
    <w:rsid w:val="005E3AB1"/>
    <w:rsid w:val="005E47F5"/>
    <w:rsid w:val="005E4C47"/>
    <w:rsid w:val="005E59B7"/>
    <w:rsid w:val="005E5A4C"/>
    <w:rsid w:val="005E5FD6"/>
    <w:rsid w:val="005E6288"/>
    <w:rsid w:val="005E65C2"/>
    <w:rsid w:val="005E68F3"/>
    <w:rsid w:val="005E6E18"/>
    <w:rsid w:val="005E722F"/>
    <w:rsid w:val="005E7804"/>
    <w:rsid w:val="005E7983"/>
    <w:rsid w:val="005F2B22"/>
    <w:rsid w:val="005F2C1E"/>
    <w:rsid w:val="005F334F"/>
    <w:rsid w:val="005F4A52"/>
    <w:rsid w:val="005F53B1"/>
    <w:rsid w:val="005F5533"/>
    <w:rsid w:val="005F60B0"/>
    <w:rsid w:val="005F6946"/>
    <w:rsid w:val="005F6D19"/>
    <w:rsid w:val="005F6F1C"/>
    <w:rsid w:val="005F794C"/>
    <w:rsid w:val="0060072D"/>
    <w:rsid w:val="0060081D"/>
    <w:rsid w:val="0060170E"/>
    <w:rsid w:val="0060172D"/>
    <w:rsid w:val="00601772"/>
    <w:rsid w:val="00601B85"/>
    <w:rsid w:val="00602226"/>
    <w:rsid w:val="006022FE"/>
    <w:rsid w:val="00602777"/>
    <w:rsid w:val="00604DD1"/>
    <w:rsid w:val="006069A3"/>
    <w:rsid w:val="00606F2C"/>
    <w:rsid w:val="00607649"/>
    <w:rsid w:val="00607FDA"/>
    <w:rsid w:val="00610710"/>
    <w:rsid w:val="00610898"/>
    <w:rsid w:val="00611684"/>
    <w:rsid w:val="006116CD"/>
    <w:rsid w:val="00611AF7"/>
    <w:rsid w:val="00611B5F"/>
    <w:rsid w:val="006146C9"/>
    <w:rsid w:val="006157C2"/>
    <w:rsid w:val="00615900"/>
    <w:rsid w:val="00615949"/>
    <w:rsid w:val="00615F0E"/>
    <w:rsid w:val="0061610A"/>
    <w:rsid w:val="006164DD"/>
    <w:rsid w:val="006179B7"/>
    <w:rsid w:val="00617B8A"/>
    <w:rsid w:val="00620396"/>
    <w:rsid w:val="0062149C"/>
    <w:rsid w:val="00621654"/>
    <w:rsid w:val="00621A0E"/>
    <w:rsid w:val="0062296C"/>
    <w:rsid w:val="0062380E"/>
    <w:rsid w:val="00623921"/>
    <w:rsid w:val="00623AC0"/>
    <w:rsid w:val="00624312"/>
    <w:rsid w:val="00626452"/>
    <w:rsid w:val="0062645B"/>
    <w:rsid w:val="00626C96"/>
    <w:rsid w:val="00626E91"/>
    <w:rsid w:val="00627173"/>
    <w:rsid w:val="00630CA1"/>
    <w:rsid w:val="006310E4"/>
    <w:rsid w:val="00631385"/>
    <w:rsid w:val="006321CF"/>
    <w:rsid w:val="0063230B"/>
    <w:rsid w:val="00634166"/>
    <w:rsid w:val="00634B0E"/>
    <w:rsid w:val="00635AF8"/>
    <w:rsid w:val="006361FE"/>
    <w:rsid w:val="00636809"/>
    <w:rsid w:val="00637469"/>
    <w:rsid w:val="00637CB0"/>
    <w:rsid w:val="00637D07"/>
    <w:rsid w:val="00640993"/>
    <w:rsid w:val="00640D59"/>
    <w:rsid w:val="006419B0"/>
    <w:rsid w:val="00642939"/>
    <w:rsid w:val="006429B3"/>
    <w:rsid w:val="006457EA"/>
    <w:rsid w:val="00645894"/>
    <w:rsid w:val="00645B8D"/>
    <w:rsid w:val="00646906"/>
    <w:rsid w:val="00646C6F"/>
    <w:rsid w:val="006500E3"/>
    <w:rsid w:val="0065113D"/>
    <w:rsid w:val="006513C8"/>
    <w:rsid w:val="0065174E"/>
    <w:rsid w:val="00652269"/>
    <w:rsid w:val="00653081"/>
    <w:rsid w:val="00653559"/>
    <w:rsid w:val="00653A7E"/>
    <w:rsid w:val="00653B21"/>
    <w:rsid w:val="00653B8C"/>
    <w:rsid w:val="00653F00"/>
    <w:rsid w:val="00654D89"/>
    <w:rsid w:val="006569E5"/>
    <w:rsid w:val="00657085"/>
    <w:rsid w:val="00657094"/>
    <w:rsid w:val="00657753"/>
    <w:rsid w:val="00657E27"/>
    <w:rsid w:val="006606B9"/>
    <w:rsid w:val="00660A72"/>
    <w:rsid w:val="006610E3"/>
    <w:rsid w:val="00661739"/>
    <w:rsid w:val="00661EDE"/>
    <w:rsid w:val="00664C35"/>
    <w:rsid w:val="00664D4A"/>
    <w:rsid w:val="006662CF"/>
    <w:rsid w:val="0066707F"/>
    <w:rsid w:val="00667DFB"/>
    <w:rsid w:val="00667F39"/>
    <w:rsid w:val="006704A6"/>
    <w:rsid w:val="006706C1"/>
    <w:rsid w:val="00670B52"/>
    <w:rsid w:val="00671459"/>
    <w:rsid w:val="00671994"/>
    <w:rsid w:val="00671ACA"/>
    <w:rsid w:val="006726AE"/>
    <w:rsid w:val="00672C0C"/>
    <w:rsid w:val="0067416C"/>
    <w:rsid w:val="00674D75"/>
    <w:rsid w:val="00676B5F"/>
    <w:rsid w:val="00677596"/>
    <w:rsid w:val="006810AD"/>
    <w:rsid w:val="006810F4"/>
    <w:rsid w:val="006814E6"/>
    <w:rsid w:val="006818BE"/>
    <w:rsid w:val="00683439"/>
    <w:rsid w:val="00683681"/>
    <w:rsid w:val="0068390C"/>
    <w:rsid w:val="00685830"/>
    <w:rsid w:val="006858E0"/>
    <w:rsid w:val="00686FB1"/>
    <w:rsid w:val="006906A7"/>
    <w:rsid w:val="0069096D"/>
    <w:rsid w:val="00690F06"/>
    <w:rsid w:val="00691717"/>
    <w:rsid w:val="00691A6F"/>
    <w:rsid w:val="00692180"/>
    <w:rsid w:val="00693A97"/>
    <w:rsid w:val="00694138"/>
    <w:rsid w:val="006947EC"/>
    <w:rsid w:val="006949AF"/>
    <w:rsid w:val="00695EDF"/>
    <w:rsid w:val="00696086"/>
    <w:rsid w:val="00696BD9"/>
    <w:rsid w:val="006A1020"/>
    <w:rsid w:val="006A1B13"/>
    <w:rsid w:val="006A33F6"/>
    <w:rsid w:val="006A369C"/>
    <w:rsid w:val="006A4281"/>
    <w:rsid w:val="006A5117"/>
    <w:rsid w:val="006A6E7E"/>
    <w:rsid w:val="006A720D"/>
    <w:rsid w:val="006A7C8A"/>
    <w:rsid w:val="006A7CB2"/>
    <w:rsid w:val="006B1CD9"/>
    <w:rsid w:val="006B318B"/>
    <w:rsid w:val="006B4358"/>
    <w:rsid w:val="006B48FE"/>
    <w:rsid w:val="006B4F65"/>
    <w:rsid w:val="006B5A32"/>
    <w:rsid w:val="006B6DDC"/>
    <w:rsid w:val="006B71FD"/>
    <w:rsid w:val="006C0B19"/>
    <w:rsid w:val="006C1E42"/>
    <w:rsid w:val="006C25B2"/>
    <w:rsid w:val="006C2831"/>
    <w:rsid w:val="006C2AF0"/>
    <w:rsid w:val="006C2D09"/>
    <w:rsid w:val="006C2D2D"/>
    <w:rsid w:val="006C301A"/>
    <w:rsid w:val="006C4790"/>
    <w:rsid w:val="006C6BBC"/>
    <w:rsid w:val="006C73B3"/>
    <w:rsid w:val="006C79A0"/>
    <w:rsid w:val="006D02C7"/>
    <w:rsid w:val="006D0395"/>
    <w:rsid w:val="006D10E7"/>
    <w:rsid w:val="006D1332"/>
    <w:rsid w:val="006D16A6"/>
    <w:rsid w:val="006D2505"/>
    <w:rsid w:val="006D2AD5"/>
    <w:rsid w:val="006D3297"/>
    <w:rsid w:val="006D4C4F"/>
    <w:rsid w:val="006D5870"/>
    <w:rsid w:val="006D5FCC"/>
    <w:rsid w:val="006D627F"/>
    <w:rsid w:val="006D6347"/>
    <w:rsid w:val="006D6E8E"/>
    <w:rsid w:val="006D768A"/>
    <w:rsid w:val="006E1056"/>
    <w:rsid w:val="006E28B1"/>
    <w:rsid w:val="006E45CE"/>
    <w:rsid w:val="006E4BD1"/>
    <w:rsid w:val="006E5A1A"/>
    <w:rsid w:val="006E5DBD"/>
    <w:rsid w:val="006E5DC3"/>
    <w:rsid w:val="006F0AFA"/>
    <w:rsid w:val="006F13DA"/>
    <w:rsid w:val="006F1BAE"/>
    <w:rsid w:val="006F21C8"/>
    <w:rsid w:val="006F2266"/>
    <w:rsid w:val="006F3C50"/>
    <w:rsid w:val="006F4767"/>
    <w:rsid w:val="006F4F9F"/>
    <w:rsid w:val="006F538E"/>
    <w:rsid w:val="006F5997"/>
    <w:rsid w:val="006F5DCA"/>
    <w:rsid w:val="006F612E"/>
    <w:rsid w:val="006F6681"/>
    <w:rsid w:val="006F67E2"/>
    <w:rsid w:val="006F6B96"/>
    <w:rsid w:val="006F7457"/>
    <w:rsid w:val="00700F95"/>
    <w:rsid w:val="00701ADA"/>
    <w:rsid w:val="00702342"/>
    <w:rsid w:val="00702589"/>
    <w:rsid w:val="00702EC4"/>
    <w:rsid w:val="0070424F"/>
    <w:rsid w:val="0070518B"/>
    <w:rsid w:val="007052B8"/>
    <w:rsid w:val="0070641B"/>
    <w:rsid w:val="00706783"/>
    <w:rsid w:val="007067DA"/>
    <w:rsid w:val="00707EFB"/>
    <w:rsid w:val="0071025C"/>
    <w:rsid w:val="00710616"/>
    <w:rsid w:val="007108CC"/>
    <w:rsid w:val="00711D83"/>
    <w:rsid w:val="0071214F"/>
    <w:rsid w:val="0071231B"/>
    <w:rsid w:val="007136AE"/>
    <w:rsid w:val="00713714"/>
    <w:rsid w:val="00715E18"/>
    <w:rsid w:val="00716803"/>
    <w:rsid w:val="00717BE3"/>
    <w:rsid w:val="00717E56"/>
    <w:rsid w:val="00717F78"/>
    <w:rsid w:val="007205A3"/>
    <w:rsid w:val="007209CC"/>
    <w:rsid w:val="00720AB2"/>
    <w:rsid w:val="007218C4"/>
    <w:rsid w:val="0072194C"/>
    <w:rsid w:val="00722566"/>
    <w:rsid w:val="007244C9"/>
    <w:rsid w:val="00724A01"/>
    <w:rsid w:val="00725930"/>
    <w:rsid w:val="007259B4"/>
    <w:rsid w:val="0072661C"/>
    <w:rsid w:val="0072668D"/>
    <w:rsid w:val="00726ABB"/>
    <w:rsid w:val="00726B93"/>
    <w:rsid w:val="00730016"/>
    <w:rsid w:val="0073047B"/>
    <w:rsid w:val="00730B55"/>
    <w:rsid w:val="00730D3A"/>
    <w:rsid w:val="007313EB"/>
    <w:rsid w:val="00731433"/>
    <w:rsid w:val="00731982"/>
    <w:rsid w:val="00733D57"/>
    <w:rsid w:val="007340E7"/>
    <w:rsid w:val="007342FE"/>
    <w:rsid w:val="00735064"/>
    <w:rsid w:val="0073651F"/>
    <w:rsid w:val="007379DD"/>
    <w:rsid w:val="007415F6"/>
    <w:rsid w:val="00742233"/>
    <w:rsid w:val="00742DEB"/>
    <w:rsid w:val="007437B2"/>
    <w:rsid w:val="00744DAF"/>
    <w:rsid w:val="007509A2"/>
    <w:rsid w:val="007509DD"/>
    <w:rsid w:val="00750EAD"/>
    <w:rsid w:val="0075272C"/>
    <w:rsid w:val="007529E7"/>
    <w:rsid w:val="00753D3B"/>
    <w:rsid w:val="00753F65"/>
    <w:rsid w:val="00755871"/>
    <w:rsid w:val="007558EA"/>
    <w:rsid w:val="00755D36"/>
    <w:rsid w:val="00760358"/>
    <w:rsid w:val="00760598"/>
    <w:rsid w:val="00760711"/>
    <w:rsid w:val="0076180F"/>
    <w:rsid w:val="00761CFB"/>
    <w:rsid w:val="007640E2"/>
    <w:rsid w:val="007647F5"/>
    <w:rsid w:val="00765BB7"/>
    <w:rsid w:val="0076603C"/>
    <w:rsid w:val="00766672"/>
    <w:rsid w:val="00767CFF"/>
    <w:rsid w:val="00770497"/>
    <w:rsid w:val="007726E2"/>
    <w:rsid w:val="00772B98"/>
    <w:rsid w:val="0077416E"/>
    <w:rsid w:val="00774572"/>
    <w:rsid w:val="007758CD"/>
    <w:rsid w:val="00776012"/>
    <w:rsid w:val="0077640B"/>
    <w:rsid w:val="00776D23"/>
    <w:rsid w:val="007808BA"/>
    <w:rsid w:val="0078107F"/>
    <w:rsid w:val="007816EE"/>
    <w:rsid w:val="0078183D"/>
    <w:rsid w:val="00781E8F"/>
    <w:rsid w:val="00781F69"/>
    <w:rsid w:val="0078397D"/>
    <w:rsid w:val="00784D4B"/>
    <w:rsid w:val="007857D8"/>
    <w:rsid w:val="00786E39"/>
    <w:rsid w:val="007872CF"/>
    <w:rsid w:val="00790560"/>
    <w:rsid w:val="00791A21"/>
    <w:rsid w:val="00792CAA"/>
    <w:rsid w:val="00792F4F"/>
    <w:rsid w:val="00793D7E"/>
    <w:rsid w:val="007946AB"/>
    <w:rsid w:val="00795375"/>
    <w:rsid w:val="00795E05"/>
    <w:rsid w:val="00797378"/>
    <w:rsid w:val="00797435"/>
    <w:rsid w:val="00797F28"/>
    <w:rsid w:val="007A037A"/>
    <w:rsid w:val="007A07B6"/>
    <w:rsid w:val="007A0D9B"/>
    <w:rsid w:val="007A0FE5"/>
    <w:rsid w:val="007A17BD"/>
    <w:rsid w:val="007A2EE2"/>
    <w:rsid w:val="007A37D6"/>
    <w:rsid w:val="007A41AD"/>
    <w:rsid w:val="007A455F"/>
    <w:rsid w:val="007A489B"/>
    <w:rsid w:val="007A5F0D"/>
    <w:rsid w:val="007A6337"/>
    <w:rsid w:val="007A7796"/>
    <w:rsid w:val="007B0151"/>
    <w:rsid w:val="007B19EB"/>
    <w:rsid w:val="007B27A9"/>
    <w:rsid w:val="007B2B73"/>
    <w:rsid w:val="007B3D3F"/>
    <w:rsid w:val="007B3DF4"/>
    <w:rsid w:val="007B4242"/>
    <w:rsid w:val="007B4B7D"/>
    <w:rsid w:val="007B5C02"/>
    <w:rsid w:val="007B67CB"/>
    <w:rsid w:val="007B6BB9"/>
    <w:rsid w:val="007B7BEE"/>
    <w:rsid w:val="007C0AFD"/>
    <w:rsid w:val="007C0CF8"/>
    <w:rsid w:val="007C1331"/>
    <w:rsid w:val="007C181B"/>
    <w:rsid w:val="007C1C21"/>
    <w:rsid w:val="007C33BC"/>
    <w:rsid w:val="007C33BE"/>
    <w:rsid w:val="007C3C6B"/>
    <w:rsid w:val="007C4179"/>
    <w:rsid w:val="007C5286"/>
    <w:rsid w:val="007C587F"/>
    <w:rsid w:val="007C58F7"/>
    <w:rsid w:val="007C59DA"/>
    <w:rsid w:val="007C6E98"/>
    <w:rsid w:val="007C7C89"/>
    <w:rsid w:val="007C7CCD"/>
    <w:rsid w:val="007C7D61"/>
    <w:rsid w:val="007D09E5"/>
    <w:rsid w:val="007D1317"/>
    <w:rsid w:val="007D1C3F"/>
    <w:rsid w:val="007D26E9"/>
    <w:rsid w:val="007D39A8"/>
    <w:rsid w:val="007D592E"/>
    <w:rsid w:val="007D5EF8"/>
    <w:rsid w:val="007D6144"/>
    <w:rsid w:val="007E0410"/>
    <w:rsid w:val="007E0D2D"/>
    <w:rsid w:val="007E21D9"/>
    <w:rsid w:val="007E3207"/>
    <w:rsid w:val="007E4126"/>
    <w:rsid w:val="007E526B"/>
    <w:rsid w:val="007E56A5"/>
    <w:rsid w:val="007E5788"/>
    <w:rsid w:val="007E6BF5"/>
    <w:rsid w:val="007E711F"/>
    <w:rsid w:val="007E755A"/>
    <w:rsid w:val="007E7B9F"/>
    <w:rsid w:val="007F0FF5"/>
    <w:rsid w:val="007F12B2"/>
    <w:rsid w:val="007F340E"/>
    <w:rsid w:val="007F3442"/>
    <w:rsid w:val="007F4523"/>
    <w:rsid w:val="007F47A1"/>
    <w:rsid w:val="007F4C87"/>
    <w:rsid w:val="007F5E43"/>
    <w:rsid w:val="007F63AB"/>
    <w:rsid w:val="007F6563"/>
    <w:rsid w:val="007F69AF"/>
    <w:rsid w:val="007F6DB1"/>
    <w:rsid w:val="007F6F24"/>
    <w:rsid w:val="00800578"/>
    <w:rsid w:val="00801A03"/>
    <w:rsid w:val="008032EC"/>
    <w:rsid w:val="00803418"/>
    <w:rsid w:val="00803C1E"/>
    <w:rsid w:val="00804D88"/>
    <w:rsid w:val="00806022"/>
    <w:rsid w:val="00806DE9"/>
    <w:rsid w:val="008100E8"/>
    <w:rsid w:val="00812A3B"/>
    <w:rsid w:val="008144A4"/>
    <w:rsid w:val="00814F77"/>
    <w:rsid w:val="00815E77"/>
    <w:rsid w:val="00816960"/>
    <w:rsid w:val="008169AC"/>
    <w:rsid w:val="00816B73"/>
    <w:rsid w:val="00816E81"/>
    <w:rsid w:val="00817F1B"/>
    <w:rsid w:val="00820A8A"/>
    <w:rsid w:val="0082177A"/>
    <w:rsid w:val="00821E0F"/>
    <w:rsid w:val="0082398D"/>
    <w:rsid w:val="00824BEC"/>
    <w:rsid w:val="008261A6"/>
    <w:rsid w:val="00827100"/>
    <w:rsid w:val="0082768E"/>
    <w:rsid w:val="00827E72"/>
    <w:rsid w:val="0083145B"/>
    <w:rsid w:val="008323C1"/>
    <w:rsid w:val="0083285C"/>
    <w:rsid w:val="00832DE8"/>
    <w:rsid w:val="00834097"/>
    <w:rsid w:val="0083416C"/>
    <w:rsid w:val="008346DD"/>
    <w:rsid w:val="00835E8C"/>
    <w:rsid w:val="00840A5D"/>
    <w:rsid w:val="00840AFE"/>
    <w:rsid w:val="0084190E"/>
    <w:rsid w:val="00841AC9"/>
    <w:rsid w:val="00842AAD"/>
    <w:rsid w:val="00842E6F"/>
    <w:rsid w:val="00843831"/>
    <w:rsid w:val="00843AF1"/>
    <w:rsid w:val="0084443A"/>
    <w:rsid w:val="0084527B"/>
    <w:rsid w:val="00845823"/>
    <w:rsid w:val="00845B02"/>
    <w:rsid w:val="008465AF"/>
    <w:rsid w:val="00846EDF"/>
    <w:rsid w:val="00846F21"/>
    <w:rsid w:val="008479AB"/>
    <w:rsid w:val="00850226"/>
    <w:rsid w:val="008528C9"/>
    <w:rsid w:val="00852DBC"/>
    <w:rsid w:val="00853A59"/>
    <w:rsid w:val="00853BFF"/>
    <w:rsid w:val="00853C8A"/>
    <w:rsid w:val="0085401A"/>
    <w:rsid w:val="008544F2"/>
    <w:rsid w:val="008552C4"/>
    <w:rsid w:val="00855374"/>
    <w:rsid w:val="008555C6"/>
    <w:rsid w:val="00856A02"/>
    <w:rsid w:val="00856B8B"/>
    <w:rsid w:val="0085719C"/>
    <w:rsid w:val="008579CD"/>
    <w:rsid w:val="00857D91"/>
    <w:rsid w:val="00857F16"/>
    <w:rsid w:val="008602CA"/>
    <w:rsid w:val="008606AA"/>
    <w:rsid w:val="0086215F"/>
    <w:rsid w:val="008641CE"/>
    <w:rsid w:val="00864827"/>
    <w:rsid w:val="00864CCF"/>
    <w:rsid w:val="00866E7D"/>
    <w:rsid w:val="00866F66"/>
    <w:rsid w:val="00867CAD"/>
    <w:rsid w:val="00871407"/>
    <w:rsid w:val="008714D8"/>
    <w:rsid w:val="008716F4"/>
    <w:rsid w:val="0087646E"/>
    <w:rsid w:val="00876564"/>
    <w:rsid w:val="00876934"/>
    <w:rsid w:val="00880DF6"/>
    <w:rsid w:val="008812A3"/>
    <w:rsid w:val="00881A10"/>
    <w:rsid w:val="00881CC6"/>
    <w:rsid w:val="00881D1E"/>
    <w:rsid w:val="00882CB4"/>
    <w:rsid w:val="008831D3"/>
    <w:rsid w:val="00883B56"/>
    <w:rsid w:val="00884043"/>
    <w:rsid w:val="00884800"/>
    <w:rsid w:val="00884A40"/>
    <w:rsid w:val="00885232"/>
    <w:rsid w:val="008865A1"/>
    <w:rsid w:val="008877AE"/>
    <w:rsid w:val="00890336"/>
    <w:rsid w:val="008905C2"/>
    <w:rsid w:val="008908DC"/>
    <w:rsid w:val="00892CE8"/>
    <w:rsid w:val="00892F40"/>
    <w:rsid w:val="008949FB"/>
    <w:rsid w:val="00896AD1"/>
    <w:rsid w:val="0089708F"/>
    <w:rsid w:val="008975BF"/>
    <w:rsid w:val="008A1918"/>
    <w:rsid w:val="008A3AE1"/>
    <w:rsid w:val="008A3D32"/>
    <w:rsid w:val="008A492E"/>
    <w:rsid w:val="008A4D95"/>
    <w:rsid w:val="008A5CD8"/>
    <w:rsid w:val="008A632C"/>
    <w:rsid w:val="008A6447"/>
    <w:rsid w:val="008A648E"/>
    <w:rsid w:val="008A6EA6"/>
    <w:rsid w:val="008A7BB5"/>
    <w:rsid w:val="008B0551"/>
    <w:rsid w:val="008B0892"/>
    <w:rsid w:val="008B1055"/>
    <w:rsid w:val="008B1596"/>
    <w:rsid w:val="008B196D"/>
    <w:rsid w:val="008B40B0"/>
    <w:rsid w:val="008B41B0"/>
    <w:rsid w:val="008B49AF"/>
    <w:rsid w:val="008B4C4D"/>
    <w:rsid w:val="008B4D85"/>
    <w:rsid w:val="008B4EE6"/>
    <w:rsid w:val="008B4FA6"/>
    <w:rsid w:val="008B5122"/>
    <w:rsid w:val="008B5E33"/>
    <w:rsid w:val="008B6362"/>
    <w:rsid w:val="008B76FC"/>
    <w:rsid w:val="008C1093"/>
    <w:rsid w:val="008C167B"/>
    <w:rsid w:val="008C24B5"/>
    <w:rsid w:val="008C2DE5"/>
    <w:rsid w:val="008C3D49"/>
    <w:rsid w:val="008C62F8"/>
    <w:rsid w:val="008C6FF7"/>
    <w:rsid w:val="008D018C"/>
    <w:rsid w:val="008D03E0"/>
    <w:rsid w:val="008D10D2"/>
    <w:rsid w:val="008D1C00"/>
    <w:rsid w:val="008D22E1"/>
    <w:rsid w:val="008D37CA"/>
    <w:rsid w:val="008D511C"/>
    <w:rsid w:val="008D53C1"/>
    <w:rsid w:val="008D54BF"/>
    <w:rsid w:val="008D5FEB"/>
    <w:rsid w:val="008D6004"/>
    <w:rsid w:val="008D6826"/>
    <w:rsid w:val="008D691A"/>
    <w:rsid w:val="008E0005"/>
    <w:rsid w:val="008E133F"/>
    <w:rsid w:val="008E1F64"/>
    <w:rsid w:val="008E29B0"/>
    <w:rsid w:val="008E2E63"/>
    <w:rsid w:val="008E3CC0"/>
    <w:rsid w:val="008E53F2"/>
    <w:rsid w:val="008F0325"/>
    <w:rsid w:val="008F05D6"/>
    <w:rsid w:val="008F1B2B"/>
    <w:rsid w:val="008F1EBF"/>
    <w:rsid w:val="008F435F"/>
    <w:rsid w:val="008F5651"/>
    <w:rsid w:val="008F6439"/>
    <w:rsid w:val="008F7300"/>
    <w:rsid w:val="008F7435"/>
    <w:rsid w:val="009029AE"/>
    <w:rsid w:val="00902C93"/>
    <w:rsid w:val="00902E27"/>
    <w:rsid w:val="00903493"/>
    <w:rsid w:val="0090393C"/>
    <w:rsid w:val="00903A17"/>
    <w:rsid w:val="00904E52"/>
    <w:rsid w:val="009053DB"/>
    <w:rsid w:val="009077AB"/>
    <w:rsid w:val="00910328"/>
    <w:rsid w:val="00911317"/>
    <w:rsid w:val="00911F4F"/>
    <w:rsid w:val="00912006"/>
    <w:rsid w:val="00913F2D"/>
    <w:rsid w:val="009148E7"/>
    <w:rsid w:val="0091491D"/>
    <w:rsid w:val="00914AEC"/>
    <w:rsid w:val="0091757C"/>
    <w:rsid w:val="00920AE7"/>
    <w:rsid w:val="0092105B"/>
    <w:rsid w:val="009211F1"/>
    <w:rsid w:val="00921EDB"/>
    <w:rsid w:val="009222C5"/>
    <w:rsid w:val="009232F2"/>
    <w:rsid w:val="00923B0E"/>
    <w:rsid w:val="00924049"/>
    <w:rsid w:val="0092510A"/>
    <w:rsid w:val="00925B82"/>
    <w:rsid w:val="009260C7"/>
    <w:rsid w:val="00926D75"/>
    <w:rsid w:val="0092714A"/>
    <w:rsid w:val="00930290"/>
    <w:rsid w:val="009303F3"/>
    <w:rsid w:val="00930546"/>
    <w:rsid w:val="00930E59"/>
    <w:rsid w:val="0093114D"/>
    <w:rsid w:val="00932BF2"/>
    <w:rsid w:val="00934B1C"/>
    <w:rsid w:val="00934C49"/>
    <w:rsid w:val="00935182"/>
    <w:rsid w:val="0093621C"/>
    <w:rsid w:val="00936433"/>
    <w:rsid w:val="00937FB6"/>
    <w:rsid w:val="009401BA"/>
    <w:rsid w:val="00941491"/>
    <w:rsid w:val="00942DE2"/>
    <w:rsid w:val="00943B20"/>
    <w:rsid w:val="00944131"/>
    <w:rsid w:val="00945951"/>
    <w:rsid w:val="00946652"/>
    <w:rsid w:val="009473DA"/>
    <w:rsid w:val="009476E2"/>
    <w:rsid w:val="00947B1D"/>
    <w:rsid w:val="00950D35"/>
    <w:rsid w:val="00951482"/>
    <w:rsid w:val="009518B9"/>
    <w:rsid w:val="00952DC8"/>
    <w:rsid w:val="0095329E"/>
    <w:rsid w:val="00954952"/>
    <w:rsid w:val="009553AF"/>
    <w:rsid w:val="009554CD"/>
    <w:rsid w:val="009569FF"/>
    <w:rsid w:val="00956ACE"/>
    <w:rsid w:val="00956BCB"/>
    <w:rsid w:val="00956D73"/>
    <w:rsid w:val="00960A6C"/>
    <w:rsid w:val="0096187A"/>
    <w:rsid w:val="00962406"/>
    <w:rsid w:val="0096270A"/>
    <w:rsid w:val="00963A1C"/>
    <w:rsid w:val="00963FBA"/>
    <w:rsid w:val="0096417F"/>
    <w:rsid w:val="00964422"/>
    <w:rsid w:val="0096442D"/>
    <w:rsid w:val="009645DD"/>
    <w:rsid w:val="009648F6"/>
    <w:rsid w:val="00964BE3"/>
    <w:rsid w:val="009663E7"/>
    <w:rsid w:val="00966981"/>
    <w:rsid w:val="00967A8A"/>
    <w:rsid w:val="00970A00"/>
    <w:rsid w:val="00971460"/>
    <w:rsid w:val="00971CA7"/>
    <w:rsid w:val="00971DF2"/>
    <w:rsid w:val="00972AE0"/>
    <w:rsid w:val="009734EB"/>
    <w:rsid w:val="009737A9"/>
    <w:rsid w:val="00973DC7"/>
    <w:rsid w:val="00974023"/>
    <w:rsid w:val="00975368"/>
    <w:rsid w:val="009753DC"/>
    <w:rsid w:val="009753FD"/>
    <w:rsid w:val="00975B63"/>
    <w:rsid w:val="00975F92"/>
    <w:rsid w:val="0097609D"/>
    <w:rsid w:val="009800C7"/>
    <w:rsid w:val="0098069F"/>
    <w:rsid w:val="00981C22"/>
    <w:rsid w:val="009828DD"/>
    <w:rsid w:val="00982D29"/>
    <w:rsid w:val="00983D07"/>
    <w:rsid w:val="00984286"/>
    <w:rsid w:val="00984508"/>
    <w:rsid w:val="009862A6"/>
    <w:rsid w:val="00987465"/>
    <w:rsid w:val="00990E40"/>
    <w:rsid w:val="0099210F"/>
    <w:rsid w:val="00992455"/>
    <w:rsid w:val="009926F4"/>
    <w:rsid w:val="00992DF9"/>
    <w:rsid w:val="009A0495"/>
    <w:rsid w:val="009A073E"/>
    <w:rsid w:val="009A2095"/>
    <w:rsid w:val="009A222A"/>
    <w:rsid w:val="009A27DB"/>
    <w:rsid w:val="009A38C4"/>
    <w:rsid w:val="009A4516"/>
    <w:rsid w:val="009A6219"/>
    <w:rsid w:val="009A69BE"/>
    <w:rsid w:val="009A7251"/>
    <w:rsid w:val="009B06E3"/>
    <w:rsid w:val="009B1099"/>
    <w:rsid w:val="009B17B3"/>
    <w:rsid w:val="009B2A12"/>
    <w:rsid w:val="009B44E3"/>
    <w:rsid w:val="009B4952"/>
    <w:rsid w:val="009B4D28"/>
    <w:rsid w:val="009B55C9"/>
    <w:rsid w:val="009B750E"/>
    <w:rsid w:val="009B7DF4"/>
    <w:rsid w:val="009C303E"/>
    <w:rsid w:val="009C3DA6"/>
    <w:rsid w:val="009C48D7"/>
    <w:rsid w:val="009C4CD2"/>
    <w:rsid w:val="009C579A"/>
    <w:rsid w:val="009C5859"/>
    <w:rsid w:val="009C62F2"/>
    <w:rsid w:val="009C695D"/>
    <w:rsid w:val="009C77CC"/>
    <w:rsid w:val="009C7CEA"/>
    <w:rsid w:val="009D13C8"/>
    <w:rsid w:val="009D1A8A"/>
    <w:rsid w:val="009D257F"/>
    <w:rsid w:val="009D3319"/>
    <w:rsid w:val="009D398F"/>
    <w:rsid w:val="009D3FCE"/>
    <w:rsid w:val="009D484C"/>
    <w:rsid w:val="009D499A"/>
    <w:rsid w:val="009D4DF3"/>
    <w:rsid w:val="009D4F56"/>
    <w:rsid w:val="009D5623"/>
    <w:rsid w:val="009D5B89"/>
    <w:rsid w:val="009D7488"/>
    <w:rsid w:val="009D7B2D"/>
    <w:rsid w:val="009D7B2F"/>
    <w:rsid w:val="009D7DD8"/>
    <w:rsid w:val="009E1494"/>
    <w:rsid w:val="009E1E8F"/>
    <w:rsid w:val="009E28F0"/>
    <w:rsid w:val="009E41B2"/>
    <w:rsid w:val="009E479D"/>
    <w:rsid w:val="009E5872"/>
    <w:rsid w:val="009E643D"/>
    <w:rsid w:val="009E7EC2"/>
    <w:rsid w:val="009F086D"/>
    <w:rsid w:val="009F17D0"/>
    <w:rsid w:val="009F1E7F"/>
    <w:rsid w:val="009F245B"/>
    <w:rsid w:val="009F2FFC"/>
    <w:rsid w:val="009F3B96"/>
    <w:rsid w:val="009F41C3"/>
    <w:rsid w:val="009F5006"/>
    <w:rsid w:val="009F643B"/>
    <w:rsid w:val="009F6BDB"/>
    <w:rsid w:val="009F6FC9"/>
    <w:rsid w:val="009F7D22"/>
    <w:rsid w:val="009F7F5F"/>
    <w:rsid w:val="00A006EB"/>
    <w:rsid w:val="00A00A44"/>
    <w:rsid w:val="00A00DB6"/>
    <w:rsid w:val="00A01358"/>
    <w:rsid w:val="00A02BE4"/>
    <w:rsid w:val="00A02D9D"/>
    <w:rsid w:val="00A02E34"/>
    <w:rsid w:val="00A035F2"/>
    <w:rsid w:val="00A03F0E"/>
    <w:rsid w:val="00A04538"/>
    <w:rsid w:val="00A05644"/>
    <w:rsid w:val="00A063E9"/>
    <w:rsid w:val="00A10BB1"/>
    <w:rsid w:val="00A1210A"/>
    <w:rsid w:val="00A126E5"/>
    <w:rsid w:val="00A17569"/>
    <w:rsid w:val="00A17A47"/>
    <w:rsid w:val="00A20FA5"/>
    <w:rsid w:val="00A210CD"/>
    <w:rsid w:val="00A21BBE"/>
    <w:rsid w:val="00A21E1A"/>
    <w:rsid w:val="00A22878"/>
    <w:rsid w:val="00A24A3B"/>
    <w:rsid w:val="00A24D62"/>
    <w:rsid w:val="00A25A50"/>
    <w:rsid w:val="00A25DCC"/>
    <w:rsid w:val="00A260D6"/>
    <w:rsid w:val="00A26DA5"/>
    <w:rsid w:val="00A2777C"/>
    <w:rsid w:val="00A3045A"/>
    <w:rsid w:val="00A30891"/>
    <w:rsid w:val="00A31F21"/>
    <w:rsid w:val="00A3273A"/>
    <w:rsid w:val="00A335DF"/>
    <w:rsid w:val="00A33BA8"/>
    <w:rsid w:val="00A34932"/>
    <w:rsid w:val="00A34DB6"/>
    <w:rsid w:val="00A351A9"/>
    <w:rsid w:val="00A353FB"/>
    <w:rsid w:val="00A3774B"/>
    <w:rsid w:val="00A37E42"/>
    <w:rsid w:val="00A40D7A"/>
    <w:rsid w:val="00A4103C"/>
    <w:rsid w:val="00A415A6"/>
    <w:rsid w:val="00A421A1"/>
    <w:rsid w:val="00A4226E"/>
    <w:rsid w:val="00A44726"/>
    <w:rsid w:val="00A44932"/>
    <w:rsid w:val="00A44D9E"/>
    <w:rsid w:val="00A452BB"/>
    <w:rsid w:val="00A461DC"/>
    <w:rsid w:val="00A47418"/>
    <w:rsid w:val="00A47A8C"/>
    <w:rsid w:val="00A47E49"/>
    <w:rsid w:val="00A502AF"/>
    <w:rsid w:val="00A50AF1"/>
    <w:rsid w:val="00A51502"/>
    <w:rsid w:val="00A52956"/>
    <w:rsid w:val="00A53C7D"/>
    <w:rsid w:val="00A54C28"/>
    <w:rsid w:val="00A5514C"/>
    <w:rsid w:val="00A551CD"/>
    <w:rsid w:val="00A557B8"/>
    <w:rsid w:val="00A55951"/>
    <w:rsid w:val="00A56474"/>
    <w:rsid w:val="00A56A96"/>
    <w:rsid w:val="00A56ABA"/>
    <w:rsid w:val="00A56D71"/>
    <w:rsid w:val="00A5797F"/>
    <w:rsid w:val="00A60039"/>
    <w:rsid w:val="00A60C61"/>
    <w:rsid w:val="00A6121F"/>
    <w:rsid w:val="00A61B47"/>
    <w:rsid w:val="00A634DF"/>
    <w:rsid w:val="00A6542B"/>
    <w:rsid w:val="00A6582A"/>
    <w:rsid w:val="00A6629D"/>
    <w:rsid w:val="00A66525"/>
    <w:rsid w:val="00A66C17"/>
    <w:rsid w:val="00A67C8D"/>
    <w:rsid w:val="00A704A0"/>
    <w:rsid w:val="00A70A6B"/>
    <w:rsid w:val="00A71044"/>
    <w:rsid w:val="00A710F6"/>
    <w:rsid w:val="00A73840"/>
    <w:rsid w:val="00A738F8"/>
    <w:rsid w:val="00A741CB"/>
    <w:rsid w:val="00A7547C"/>
    <w:rsid w:val="00A7588D"/>
    <w:rsid w:val="00A7691D"/>
    <w:rsid w:val="00A774AF"/>
    <w:rsid w:val="00A77723"/>
    <w:rsid w:val="00A80BFA"/>
    <w:rsid w:val="00A82926"/>
    <w:rsid w:val="00A83784"/>
    <w:rsid w:val="00A851AE"/>
    <w:rsid w:val="00A85228"/>
    <w:rsid w:val="00A8612A"/>
    <w:rsid w:val="00A8613D"/>
    <w:rsid w:val="00A867BE"/>
    <w:rsid w:val="00A86B62"/>
    <w:rsid w:val="00A86D78"/>
    <w:rsid w:val="00A86F47"/>
    <w:rsid w:val="00A87C7B"/>
    <w:rsid w:val="00A90BC8"/>
    <w:rsid w:val="00A91DB3"/>
    <w:rsid w:val="00A920A5"/>
    <w:rsid w:val="00A920E7"/>
    <w:rsid w:val="00A92FD0"/>
    <w:rsid w:val="00A932B1"/>
    <w:rsid w:val="00A93E93"/>
    <w:rsid w:val="00A9428A"/>
    <w:rsid w:val="00A9550D"/>
    <w:rsid w:val="00A95C70"/>
    <w:rsid w:val="00A960ED"/>
    <w:rsid w:val="00A9613B"/>
    <w:rsid w:val="00A96E1B"/>
    <w:rsid w:val="00A97634"/>
    <w:rsid w:val="00AA01EF"/>
    <w:rsid w:val="00AA1B2B"/>
    <w:rsid w:val="00AA4F1A"/>
    <w:rsid w:val="00AA63C1"/>
    <w:rsid w:val="00AA658E"/>
    <w:rsid w:val="00AA7184"/>
    <w:rsid w:val="00AB1103"/>
    <w:rsid w:val="00AB16DB"/>
    <w:rsid w:val="00AB5672"/>
    <w:rsid w:val="00AB5C26"/>
    <w:rsid w:val="00AB67EC"/>
    <w:rsid w:val="00AB7C53"/>
    <w:rsid w:val="00AC02DC"/>
    <w:rsid w:val="00AC220B"/>
    <w:rsid w:val="00AC2C20"/>
    <w:rsid w:val="00AC36FB"/>
    <w:rsid w:val="00AC6318"/>
    <w:rsid w:val="00AC6782"/>
    <w:rsid w:val="00AC6C32"/>
    <w:rsid w:val="00AC7123"/>
    <w:rsid w:val="00AC7F92"/>
    <w:rsid w:val="00AD077F"/>
    <w:rsid w:val="00AD1A93"/>
    <w:rsid w:val="00AD509E"/>
    <w:rsid w:val="00AD6ACD"/>
    <w:rsid w:val="00AD73D2"/>
    <w:rsid w:val="00AE00B2"/>
    <w:rsid w:val="00AE02F8"/>
    <w:rsid w:val="00AE05AF"/>
    <w:rsid w:val="00AE0CF1"/>
    <w:rsid w:val="00AE2197"/>
    <w:rsid w:val="00AE2455"/>
    <w:rsid w:val="00AE2683"/>
    <w:rsid w:val="00AE2D38"/>
    <w:rsid w:val="00AE35A6"/>
    <w:rsid w:val="00AE38AC"/>
    <w:rsid w:val="00AE3A58"/>
    <w:rsid w:val="00AE4C19"/>
    <w:rsid w:val="00AE4F3C"/>
    <w:rsid w:val="00AE5461"/>
    <w:rsid w:val="00AE605D"/>
    <w:rsid w:val="00AE7ECA"/>
    <w:rsid w:val="00AF01A8"/>
    <w:rsid w:val="00AF0914"/>
    <w:rsid w:val="00AF10E3"/>
    <w:rsid w:val="00AF14CE"/>
    <w:rsid w:val="00AF2073"/>
    <w:rsid w:val="00AF2199"/>
    <w:rsid w:val="00AF398C"/>
    <w:rsid w:val="00AF51E1"/>
    <w:rsid w:val="00AF6400"/>
    <w:rsid w:val="00B008C7"/>
    <w:rsid w:val="00B00956"/>
    <w:rsid w:val="00B014C6"/>
    <w:rsid w:val="00B01987"/>
    <w:rsid w:val="00B0205A"/>
    <w:rsid w:val="00B02489"/>
    <w:rsid w:val="00B02A1F"/>
    <w:rsid w:val="00B02ECA"/>
    <w:rsid w:val="00B04D48"/>
    <w:rsid w:val="00B0553F"/>
    <w:rsid w:val="00B06660"/>
    <w:rsid w:val="00B06ECF"/>
    <w:rsid w:val="00B10A1B"/>
    <w:rsid w:val="00B10A8D"/>
    <w:rsid w:val="00B124AA"/>
    <w:rsid w:val="00B12786"/>
    <w:rsid w:val="00B12A1D"/>
    <w:rsid w:val="00B1378E"/>
    <w:rsid w:val="00B13B06"/>
    <w:rsid w:val="00B1460C"/>
    <w:rsid w:val="00B15DDE"/>
    <w:rsid w:val="00B16171"/>
    <w:rsid w:val="00B17805"/>
    <w:rsid w:val="00B200E6"/>
    <w:rsid w:val="00B20EBD"/>
    <w:rsid w:val="00B218C7"/>
    <w:rsid w:val="00B23090"/>
    <w:rsid w:val="00B237FE"/>
    <w:rsid w:val="00B24A1C"/>
    <w:rsid w:val="00B25EED"/>
    <w:rsid w:val="00B264CC"/>
    <w:rsid w:val="00B27DB2"/>
    <w:rsid w:val="00B30704"/>
    <w:rsid w:val="00B33569"/>
    <w:rsid w:val="00B33FD5"/>
    <w:rsid w:val="00B3440C"/>
    <w:rsid w:val="00B34972"/>
    <w:rsid w:val="00B36D61"/>
    <w:rsid w:val="00B37DA9"/>
    <w:rsid w:val="00B406F9"/>
    <w:rsid w:val="00B433B7"/>
    <w:rsid w:val="00B43550"/>
    <w:rsid w:val="00B44827"/>
    <w:rsid w:val="00B455D5"/>
    <w:rsid w:val="00B46670"/>
    <w:rsid w:val="00B4783A"/>
    <w:rsid w:val="00B47AAF"/>
    <w:rsid w:val="00B526B7"/>
    <w:rsid w:val="00B52707"/>
    <w:rsid w:val="00B52F85"/>
    <w:rsid w:val="00B5376A"/>
    <w:rsid w:val="00B538B3"/>
    <w:rsid w:val="00B53943"/>
    <w:rsid w:val="00B540B3"/>
    <w:rsid w:val="00B54409"/>
    <w:rsid w:val="00B5533F"/>
    <w:rsid w:val="00B55A2E"/>
    <w:rsid w:val="00B55B30"/>
    <w:rsid w:val="00B5641B"/>
    <w:rsid w:val="00B57617"/>
    <w:rsid w:val="00B57949"/>
    <w:rsid w:val="00B57FE6"/>
    <w:rsid w:val="00B62702"/>
    <w:rsid w:val="00B62BB4"/>
    <w:rsid w:val="00B6332E"/>
    <w:rsid w:val="00B6348E"/>
    <w:rsid w:val="00B639BB"/>
    <w:rsid w:val="00B63DB8"/>
    <w:rsid w:val="00B65BDE"/>
    <w:rsid w:val="00B65E0E"/>
    <w:rsid w:val="00B668B9"/>
    <w:rsid w:val="00B670FF"/>
    <w:rsid w:val="00B67848"/>
    <w:rsid w:val="00B70766"/>
    <w:rsid w:val="00B7341A"/>
    <w:rsid w:val="00B73FB8"/>
    <w:rsid w:val="00B74450"/>
    <w:rsid w:val="00B759BF"/>
    <w:rsid w:val="00B75B76"/>
    <w:rsid w:val="00B76248"/>
    <w:rsid w:val="00B77335"/>
    <w:rsid w:val="00B778B2"/>
    <w:rsid w:val="00B77C88"/>
    <w:rsid w:val="00B77EA6"/>
    <w:rsid w:val="00B8180B"/>
    <w:rsid w:val="00B81DA3"/>
    <w:rsid w:val="00B82270"/>
    <w:rsid w:val="00B82A9C"/>
    <w:rsid w:val="00B82C1C"/>
    <w:rsid w:val="00B83FB9"/>
    <w:rsid w:val="00B85606"/>
    <w:rsid w:val="00B85EE2"/>
    <w:rsid w:val="00B85EF9"/>
    <w:rsid w:val="00B868EA"/>
    <w:rsid w:val="00B86BE4"/>
    <w:rsid w:val="00B86FE1"/>
    <w:rsid w:val="00B87894"/>
    <w:rsid w:val="00B906CC"/>
    <w:rsid w:val="00B91293"/>
    <w:rsid w:val="00B91302"/>
    <w:rsid w:val="00B929E4"/>
    <w:rsid w:val="00B93137"/>
    <w:rsid w:val="00B95F6C"/>
    <w:rsid w:val="00B96022"/>
    <w:rsid w:val="00B961B5"/>
    <w:rsid w:val="00B96701"/>
    <w:rsid w:val="00B970E3"/>
    <w:rsid w:val="00B9732E"/>
    <w:rsid w:val="00B974C2"/>
    <w:rsid w:val="00B977E4"/>
    <w:rsid w:val="00B97EB8"/>
    <w:rsid w:val="00BA0AE4"/>
    <w:rsid w:val="00BA1172"/>
    <w:rsid w:val="00BA1A48"/>
    <w:rsid w:val="00BA1DA9"/>
    <w:rsid w:val="00BA285A"/>
    <w:rsid w:val="00BA2A7E"/>
    <w:rsid w:val="00BA4332"/>
    <w:rsid w:val="00BA4CE5"/>
    <w:rsid w:val="00BA539F"/>
    <w:rsid w:val="00BA631D"/>
    <w:rsid w:val="00BB0D11"/>
    <w:rsid w:val="00BB1C19"/>
    <w:rsid w:val="00BB2967"/>
    <w:rsid w:val="00BB3A8B"/>
    <w:rsid w:val="00BB3CA6"/>
    <w:rsid w:val="00BB5D7A"/>
    <w:rsid w:val="00BB6129"/>
    <w:rsid w:val="00BB6AAC"/>
    <w:rsid w:val="00BB70BD"/>
    <w:rsid w:val="00BB7D77"/>
    <w:rsid w:val="00BC00BB"/>
    <w:rsid w:val="00BC2147"/>
    <w:rsid w:val="00BC2FFD"/>
    <w:rsid w:val="00BC35E8"/>
    <w:rsid w:val="00BC3E95"/>
    <w:rsid w:val="00BC3FFC"/>
    <w:rsid w:val="00BC56B3"/>
    <w:rsid w:val="00BC6747"/>
    <w:rsid w:val="00BC6E6B"/>
    <w:rsid w:val="00BD025B"/>
    <w:rsid w:val="00BD0BFE"/>
    <w:rsid w:val="00BD13B6"/>
    <w:rsid w:val="00BD1FA7"/>
    <w:rsid w:val="00BD2F93"/>
    <w:rsid w:val="00BD327F"/>
    <w:rsid w:val="00BD46DF"/>
    <w:rsid w:val="00BD576C"/>
    <w:rsid w:val="00BD6673"/>
    <w:rsid w:val="00BE02FD"/>
    <w:rsid w:val="00BE0C3B"/>
    <w:rsid w:val="00BE0DE9"/>
    <w:rsid w:val="00BE15E0"/>
    <w:rsid w:val="00BE21AC"/>
    <w:rsid w:val="00BE2786"/>
    <w:rsid w:val="00BE4164"/>
    <w:rsid w:val="00BE4DE2"/>
    <w:rsid w:val="00BE4E61"/>
    <w:rsid w:val="00BE5225"/>
    <w:rsid w:val="00BE63E3"/>
    <w:rsid w:val="00BE6543"/>
    <w:rsid w:val="00BE6A75"/>
    <w:rsid w:val="00BF0D54"/>
    <w:rsid w:val="00BF0EEF"/>
    <w:rsid w:val="00BF31B4"/>
    <w:rsid w:val="00BF36EB"/>
    <w:rsid w:val="00BF3748"/>
    <w:rsid w:val="00BF3BFE"/>
    <w:rsid w:val="00BF42B1"/>
    <w:rsid w:val="00BF5638"/>
    <w:rsid w:val="00BF58FF"/>
    <w:rsid w:val="00BF5EFB"/>
    <w:rsid w:val="00BF6266"/>
    <w:rsid w:val="00BF64BD"/>
    <w:rsid w:val="00BF65C7"/>
    <w:rsid w:val="00C009E5"/>
    <w:rsid w:val="00C0129D"/>
    <w:rsid w:val="00C01FDF"/>
    <w:rsid w:val="00C0226D"/>
    <w:rsid w:val="00C02AC4"/>
    <w:rsid w:val="00C030F9"/>
    <w:rsid w:val="00C03133"/>
    <w:rsid w:val="00C031C9"/>
    <w:rsid w:val="00C033B6"/>
    <w:rsid w:val="00C03590"/>
    <w:rsid w:val="00C04014"/>
    <w:rsid w:val="00C04E5B"/>
    <w:rsid w:val="00C05201"/>
    <w:rsid w:val="00C053CF"/>
    <w:rsid w:val="00C071D5"/>
    <w:rsid w:val="00C0731A"/>
    <w:rsid w:val="00C07FBF"/>
    <w:rsid w:val="00C10E8D"/>
    <w:rsid w:val="00C13710"/>
    <w:rsid w:val="00C15995"/>
    <w:rsid w:val="00C1640E"/>
    <w:rsid w:val="00C16E58"/>
    <w:rsid w:val="00C20D60"/>
    <w:rsid w:val="00C2436A"/>
    <w:rsid w:val="00C24464"/>
    <w:rsid w:val="00C2459B"/>
    <w:rsid w:val="00C2603A"/>
    <w:rsid w:val="00C2747F"/>
    <w:rsid w:val="00C3010A"/>
    <w:rsid w:val="00C30DB3"/>
    <w:rsid w:val="00C30DB5"/>
    <w:rsid w:val="00C31242"/>
    <w:rsid w:val="00C328E5"/>
    <w:rsid w:val="00C32994"/>
    <w:rsid w:val="00C34941"/>
    <w:rsid w:val="00C356EF"/>
    <w:rsid w:val="00C36526"/>
    <w:rsid w:val="00C3667D"/>
    <w:rsid w:val="00C372BC"/>
    <w:rsid w:val="00C3772E"/>
    <w:rsid w:val="00C40BED"/>
    <w:rsid w:val="00C41896"/>
    <w:rsid w:val="00C42879"/>
    <w:rsid w:val="00C42EEA"/>
    <w:rsid w:val="00C43150"/>
    <w:rsid w:val="00C4332E"/>
    <w:rsid w:val="00C434D0"/>
    <w:rsid w:val="00C4440D"/>
    <w:rsid w:val="00C4590D"/>
    <w:rsid w:val="00C45A0B"/>
    <w:rsid w:val="00C45C48"/>
    <w:rsid w:val="00C462C0"/>
    <w:rsid w:val="00C47818"/>
    <w:rsid w:val="00C50126"/>
    <w:rsid w:val="00C5184D"/>
    <w:rsid w:val="00C52899"/>
    <w:rsid w:val="00C547B6"/>
    <w:rsid w:val="00C56278"/>
    <w:rsid w:val="00C60550"/>
    <w:rsid w:val="00C614FB"/>
    <w:rsid w:val="00C615B0"/>
    <w:rsid w:val="00C617FB"/>
    <w:rsid w:val="00C618FD"/>
    <w:rsid w:val="00C63B6B"/>
    <w:rsid w:val="00C64359"/>
    <w:rsid w:val="00C64435"/>
    <w:rsid w:val="00C64AC5"/>
    <w:rsid w:val="00C65756"/>
    <w:rsid w:val="00C67A7D"/>
    <w:rsid w:val="00C70457"/>
    <w:rsid w:val="00C70FC7"/>
    <w:rsid w:val="00C713CA"/>
    <w:rsid w:val="00C72889"/>
    <w:rsid w:val="00C72DC8"/>
    <w:rsid w:val="00C73B7A"/>
    <w:rsid w:val="00C74BF6"/>
    <w:rsid w:val="00C75286"/>
    <w:rsid w:val="00C768D3"/>
    <w:rsid w:val="00C768F6"/>
    <w:rsid w:val="00C77251"/>
    <w:rsid w:val="00C77C04"/>
    <w:rsid w:val="00C80277"/>
    <w:rsid w:val="00C80984"/>
    <w:rsid w:val="00C80D41"/>
    <w:rsid w:val="00C812F3"/>
    <w:rsid w:val="00C8212D"/>
    <w:rsid w:val="00C83C36"/>
    <w:rsid w:val="00C842DA"/>
    <w:rsid w:val="00C844F8"/>
    <w:rsid w:val="00C8538C"/>
    <w:rsid w:val="00C85EDA"/>
    <w:rsid w:val="00C904B0"/>
    <w:rsid w:val="00C92E75"/>
    <w:rsid w:val="00C93067"/>
    <w:rsid w:val="00C930D9"/>
    <w:rsid w:val="00C93A6C"/>
    <w:rsid w:val="00C93D86"/>
    <w:rsid w:val="00C952EC"/>
    <w:rsid w:val="00C95DDA"/>
    <w:rsid w:val="00C9656E"/>
    <w:rsid w:val="00C968BF"/>
    <w:rsid w:val="00C96FA7"/>
    <w:rsid w:val="00C979B9"/>
    <w:rsid w:val="00CA0381"/>
    <w:rsid w:val="00CA1F70"/>
    <w:rsid w:val="00CA226C"/>
    <w:rsid w:val="00CA24AF"/>
    <w:rsid w:val="00CA266C"/>
    <w:rsid w:val="00CA3181"/>
    <w:rsid w:val="00CA3614"/>
    <w:rsid w:val="00CA37A4"/>
    <w:rsid w:val="00CA3B21"/>
    <w:rsid w:val="00CA4D80"/>
    <w:rsid w:val="00CA6121"/>
    <w:rsid w:val="00CA641C"/>
    <w:rsid w:val="00CB0109"/>
    <w:rsid w:val="00CB09F1"/>
    <w:rsid w:val="00CB0B47"/>
    <w:rsid w:val="00CB0C92"/>
    <w:rsid w:val="00CB0E13"/>
    <w:rsid w:val="00CB156F"/>
    <w:rsid w:val="00CB159A"/>
    <w:rsid w:val="00CB1843"/>
    <w:rsid w:val="00CB2494"/>
    <w:rsid w:val="00CB3230"/>
    <w:rsid w:val="00CB324D"/>
    <w:rsid w:val="00CB52E8"/>
    <w:rsid w:val="00CB60B0"/>
    <w:rsid w:val="00CB6169"/>
    <w:rsid w:val="00CB6440"/>
    <w:rsid w:val="00CB65C7"/>
    <w:rsid w:val="00CB6AE9"/>
    <w:rsid w:val="00CB75EB"/>
    <w:rsid w:val="00CC001B"/>
    <w:rsid w:val="00CC09BE"/>
    <w:rsid w:val="00CC11FC"/>
    <w:rsid w:val="00CC21BC"/>
    <w:rsid w:val="00CC225C"/>
    <w:rsid w:val="00CC2F80"/>
    <w:rsid w:val="00CC3B23"/>
    <w:rsid w:val="00CC3B2D"/>
    <w:rsid w:val="00CC5C44"/>
    <w:rsid w:val="00CC64D6"/>
    <w:rsid w:val="00CC669B"/>
    <w:rsid w:val="00CC6A56"/>
    <w:rsid w:val="00CC7163"/>
    <w:rsid w:val="00CC7276"/>
    <w:rsid w:val="00CD0ACE"/>
    <w:rsid w:val="00CD141D"/>
    <w:rsid w:val="00CD1604"/>
    <w:rsid w:val="00CD16B2"/>
    <w:rsid w:val="00CD1C93"/>
    <w:rsid w:val="00CD2DAD"/>
    <w:rsid w:val="00CD3758"/>
    <w:rsid w:val="00CD3CDD"/>
    <w:rsid w:val="00CD3DBA"/>
    <w:rsid w:val="00CD3FF5"/>
    <w:rsid w:val="00CD5749"/>
    <w:rsid w:val="00CD5C15"/>
    <w:rsid w:val="00CD5ECE"/>
    <w:rsid w:val="00CD6CEF"/>
    <w:rsid w:val="00CD714E"/>
    <w:rsid w:val="00CE06FE"/>
    <w:rsid w:val="00CE0E0E"/>
    <w:rsid w:val="00CE2A81"/>
    <w:rsid w:val="00CE311D"/>
    <w:rsid w:val="00CE3A13"/>
    <w:rsid w:val="00CE3A37"/>
    <w:rsid w:val="00CE44EB"/>
    <w:rsid w:val="00CE44F6"/>
    <w:rsid w:val="00CE668B"/>
    <w:rsid w:val="00CE78A4"/>
    <w:rsid w:val="00CE7DC7"/>
    <w:rsid w:val="00CF1476"/>
    <w:rsid w:val="00CF2388"/>
    <w:rsid w:val="00CF2953"/>
    <w:rsid w:val="00CF2C8C"/>
    <w:rsid w:val="00CF2CEE"/>
    <w:rsid w:val="00CF3EC0"/>
    <w:rsid w:val="00CF4B57"/>
    <w:rsid w:val="00CF4FD8"/>
    <w:rsid w:val="00CF54B7"/>
    <w:rsid w:val="00CF5F04"/>
    <w:rsid w:val="00CF64A7"/>
    <w:rsid w:val="00CF6977"/>
    <w:rsid w:val="00CF6E85"/>
    <w:rsid w:val="00CF760E"/>
    <w:rsid w:val="00CF7CD4"/>
    <w:rsid w:val="00D0059F"/>
    <w:rsid w:val="00D01DB8"/>
    <w:rsid w:val="00D01FFC"/>
    <w:rsid w:val="00D02CEC"/>
    <w:rsid w:val="00D04346"/>
    <w:rsid w:val="00D04998"/>
    <w:rsid w:val="00D04BEC"/>
    <w:rsid w:val="00D050DC"/>
    <w:rsid w:val="00D0549D"/>
    <w:rsid w:val="00D0589C"/>
    <w:rsid w:val="00D05E1A"/>
    <w:rsid w:val="00D0716C"/>
    <w:rsid w:val="00D10944"/>
    <w:rsid w:val="00D11A7A"/>
    <w:rsid w:val="00D124B1"/>
    <w:rsid w:val="00D12B1A"/>
    <w:rsid w:val="00D12F24"/>
    <w:rsid w:val="00D1300D"/>
    <w:rsid w:val="00D13342"/>
    <w:rsid w:val="00D139F0"/>
    <w:rsid w:val="00D144A7"/>
    <w:rsid w:val="00D14B62"/>
    <w:rsid w:val="00D16A50"/>
    <w:rsid w:val="00D16CBB"/>
    <w:rsid w:val="00D16FF2"/>
    <w:rsid w:val="00D17E39"/>
    <w:rsid w:val="00D204E7"/>
    <w:rsid w:val="00D212CA"/>
    <w:rsid w:val="00D21714"/>
    <w:rsid w:val="00D219BA"/>
    <w:rsid w:val="00D238BF"/>
    <w:rsid w:val="00D246EF"/>
    <w:rsid w:val="00D24F6E"/>
    <w:rsid w:val="00D26F02"/>
    <w:rsid w:val="00D27312"/>
    <w:rsid w:val="00D31D8F"/>
    <w:rsid w:val="00D32365"/>
    <w:rsid w:val="00D3237A"/>
    <w:rsid w:val="00D32CCF"/>
    <w:rsid w:val="00D3613E"/>
    <w:rsid w:val="00D371F4"/>
    <w:rsid w:val="00D3743B"/>
    <w:rsid w:val="00D378D4"/>
    <w:rsid w:val="00D402AA"/>
    <w:rsid w:val="00D41989"/>
    <w:rsid w:val="00D41D43"/>
    <w:rsid w:val="00D4273C"/>
    <w:rsid w:val="00D42E6D"/>
    <w:rsid w:val="00D42F04"/>
    <w:rsid w:val="00D430F7"/>
    <w:rsid w:val="00D43AEB"/>
    <w:rsid w:val="00D4409A"/>
    <w:rsid w:val="00D451FD"/>
    <w:rsid w:val="00D453EC"/>
    <w:rsid w:val="00D4556D"/>
    <w:rsid w:val="00D45B37"/>
    <w:rsid w:val="00D45B3B"/>
    <w:rsid w:val="00D465D4"/>
    <w:rsid w:val="00D467D2"/>
    <w:rsid w:val="00D502D0"/>
    <w:rsid w:val="00D53206"/>
    <w:rsid w:val="00D53BF4"/>
    <w:rsid w:val="00D5440B"/>
    <w:rsid w:val="00D545C2"/>
    <w:rsid w:val="00D547A9"/>
    <w:rsid w:val="00D55EEE"/>
    <w:rsid w:val="00D57845"/>
    <w:rsid w:val="00D62465"/>
    <w:rsid w:val="00D627DD"/>
    <w:rsid w:val="00D63E9C"/>
    <w:rsid w:val="00D64058"/>
    <w:rsid w:val="00D6448B"/>
    <w:rsid w:val="00D64A65"/>
    <w:rsid w:val="00D65852"/>
    <w:rsid w:val="00D659E3"/>
    <w:rsid w:val="00D65B95"/>
    <w:rsid w:val="00D65E1B"/>
    <w:rsid w:val="00D671D1"/>
    <w:rsid w:val="00D709AC"/>
    <w:rsid w:val="00D71158"/>
    <w:rsid w:val="00D71D25"/>
    <w:rsid w:val="00D720BE"/>
    <w:rsid w:val="00D73847"/>
    <w:rsid w:val="00D74FE9"/>
    <w:rsid w:val="00D75102"/>
    <w:rsid w:val="00D755DB"/>
    <w:rsid w:val="00D756BD"/>
    <w:rsid w:val="00D758F4"/>
    <w:rsid w:val="00D75B3A"/>
    <w:rsid w:val="00D76F40"/>
    <w:rsid w:val="00D775B1"/>
    <w:rsid w:val="00D77911"/>
    <w:rsid w:val="00D803F4"/>
    <w:rsid w:val="00D80721"/>
    <w:rsid w:val="00D80992"/>
    <w:rsid w:val="00D80F03"/>
    <w:rsid w:val="00D815CB"/>
    <w:rsid w:val="00D822E4"/>
    <w:rsid w:val="00D8312C"/>
    <w:rsid w:val="00D836AF"/>
    <w:rsid w:val="00D84CAB"/>
    <w:rsid w:val="00D855B2"/>
    <w:rsid w:val="00D85F62"/>
    <w:rsid w:val="00D873F4"/>
    <w:rsid w:val="00D90434"/>
    <w:rsid w:val="00D90D02"/>
    <w:rsid w:val="00D9186E"/>
    <w:rsid w:val="00D93012"/>
    <w:rsid w:val="00D95FB2"/>
    <w:rsid w:val="00D968F7"/>
    <w:rsid w:val="00D96F11"/>
    <w:rsid w:val="00D97A88"/>
    <w:rsid w:val="00DA0568"/>
    <w:rsid w:val="00DA17BF"/>
    <w:rsid w:val="00DA1F22"/>
    <w:rsid w:val="00DA24C9"/>
    <w:rsid w:val="00DA2D71"/>
    <w:rsid w:val="00DA3000"/>
    <w:rsid w:val="00DA47CC"/>
    <w:rsid w:val="00DA4972"/>
    <w:rsid w:val="00DA6936"/>
    <w:rsid w:val="00DB2243"/>
    <w:rsid w:val="00DB2E0B"/>
    <w:rsid w:val="00DB2E31"/>
    <w:rsid w:val="00DB348A"/>
    <w:rsid w:val="00DB34D3"/>
    <w:rsid w:val="00DB354C"/>
    <w:rsid w:val="00DB3C4C"/>
    <w:rsid w:val="00DB4A71"/>
    <w:rsid w:val="00DB5BC8"/>
    <w:rsid w:val="00DB6638"/>
    <w:rsid w:val="00DB66B4"/>
    <w:rsid w:val="00DC1721"/>
    <w:rsid w:val="00DC1CBF"/>
    <w:rsid w:val="00DC23A9"/>
    <w:rsid w:val="00DC244A"/>
    <w:rsid w:val="00DC25B8"/>
    <w:rsid w:val="00DC3873"/>
    <w:rsid w:val="00DC420E"/>
    <w:rsid w:val="00DC4B43"/>
    <w:rsid w:val="00DC58F7"/>
    <w:rsid w:val="00DC5A83"/>
    <w:rsid w:val="00DC5C5F"/>
    <w:rsid w:val="00DC70DC"/>
    <w:rsid w:val="00DC78EF"/>
    <w:rsid w:val="00DC7C6B"/>
    <w:rsid w:val="00DC7DBE"/>
    <w:rsid w:val="00DD0184"/>
    <w:rsid w:val="00DD1D63"/>
    <w:rsid w:val="00DD3651"/>
    <w:rsid w:val="00DD3729"/>
    <w:rsid w:val="00DD5C7C"/>
    <w:rsid w:val="00DD5D8C"/>
    <w:rsid w:val="00DD67CF"/>
    <w:rsid w:val="00DD69AB"/>
    <w:rsid w:val="00DD6EC9"/>
    <w:rsid w:val="00DD7511"/>
    <w:rsid w:val="00DE0D1D"/>
    <w:rsid w:val="00DE0DC4"/>
    <w:rsid w:val="00DE139D"/>
    <w:rsid w:val="00DE13D3"/>
    <w:rsid w:val="00DE4011"/>
    <w:rsid w:val="00DE50ED"/>
    <w:rsid w:val="00DE5104"/>
    <w:rsid w:val="00DE56D0"/>
    <w:rsid w:val="00DE57F1"/>
    <w:rsid w:val="00DE597A"/>
    <w:rsid w:val="00DE6D8E"/>
    <w:rsid w:val="00DE7585"/>
    <w:rsid w:val="00DE75C8"/>
    <w:rsid w:val="00DE7F61"/>
    <w:rsid w:val="00DF0B3A"/>
    <w:rsid w:val="00DF12AE"/>
    <w:rsid w:val="00DF1A6F"/>
    <w:rsid w:val="00DF1E79"/>
    <w:rsid w:val="00DF1F03"/>
    <w:rsid w:val="00DF400F"/>
    <w:rsid w:val="00DF445B"/>
    <w:rsid w:val="00DF4552"/>
    <w:rsid w:val="00DF47B0"/>
    <w:rsid w:val="00DF661A"/>
    <w:rsid w:val="00DF79D9"/>
    <w:rsid w:val="00E0090A"/>
    <w:rsid w:val="00E00E15"/>
    <w:rsid w:val="00E01C58"/>
    <w:rsid w:val="00E02089"/>
    <w:rsid w:val="00E0288F"/>
    <w:rsid w:val="00E028EA"/>
    <w:rsid w:val="00E02FFD"/>
    <w:rsid w:val="00E036B7"/>
    <w:rsid w:val="00E03B80"/>
    <w:rsid w:val="00E0565E"/>
    <w:rsid w:val="00E06CDC"/>
    <w:rsid w:val="00E07278"/>
    <w:rsid w:val="00E0FA5F"/>
    <w:rsid w:val="00E11650"/>
    <w:rsid w:val="00E121CF"/>
    <w:rsid w:val="00E16B37"/>
    <w:rsid w:val="00E17875"/>
    <w:rsid w:val="00E17D30"/>
    <w:rsid w:val="00E21076"/>
    <w:rsid w:val="00E21116"/>
    <w:rsid w:val="00E22171"/>
    <w:rsid w:val="00E22222"/>
    <w:rsid w:val="00E223DD"/>
    <w:rsid w:val="00E229B0"/>
    <w:rsid w:val="00E22ACB"/>
    <w:rsid w:val="00E23C21"/>
    <w:rsid w:val="00E243BB"/>
    <w:rsid w:val="00E26EF7"/>
    <w:rsid w:val="00E272AF"/>
    <w:rsid w:val="00E27FCB"/>
    <w:rsid w:val="00E3088C"/>
    <w:rsid w:val="00E33298"/>
    <w:rsid w:val="00E332FD"/>
    <w:rsid w:val="00E3362C"/>
    <w:rsid w:val="00E34804"/>
    <w:rsid w:val="00E34DC6"/>
    <w:rsid w:val="00E362C5"/>
    <w:rsid w:val="00E363A6"/>
    <w:rsid w:val="00E36C0E"/>
    <w:rsid w:val="00E37429"/>
    <w:rsid w:val="00E40852"/>
    <w:rsid w:val="00E409F7"/>
    <w:rsid w:val="00E418EE"/>
    <w:rsid w:val="00E42A8C"/>
    <w:rsid w:val="00E42BC6"/>
    <w:rsid w:val="00E43958"/>
    <w:rsid w:val="00E4497B"/>
    <w:rsid w:val="00E458F6"/>
    <w:rsid w:val="00E46A61"/>
    <w:rsid w:val="00E46B4C"/>
    <w:rsid w:val="00E4725F"/>
    <w:rsid w:val="00E4757E"/>
    <w:rsid w:val="00E476E5"/>
    <w:rsid w:val="00E47C88"/>
    <w:rsid w:val="00E500DC"/>
    <w:rsid w:val="00E50238"/>
    <w:rsid w:val="00E50314"/>
    <w:rsid w:val="00E518EA"/>
    <w:rsid w:val="00E538E5"/>
    <w:rsid w:val="00E553CF"/>
    <w:rsid w:val="00E5546A"/>
    <w:rsid w:val="00E55DD9"/>
    <w:rsid w:val="00E5669C"/>
    <w:rsid w:val="00E56DFF"/>
    <w:rsid w:val="00E57875"/>
    <w:rsid w:val="00E60071"/>
    <w:rsid w:val="00E60582"/>
    <w:rsid w:val="00E612CD"/>
    <w:rsid w:val="00E625D8"/>
    <w:rsid w:val="00E630B6"/>
    <w:rsid w:val="00E63602"/>
    <w:rsid w:val="00E63AFF"/>
    <w:rsid w:val="00E643ED"/>
    <w:rsid w:val="00E643F3"/>
    <w:rsid w:val="00E66824"/>
    <w:rsid w:val="00E66A1A"/>
    <w:rsid w:val="00E67483"/>
    <w:rsid w:val="00E679A5"/>
    <w:rsid w:val="00E70601"/>
    <w:rsid w:val="00E70838"/>
    <w:rsid w:val="00E70FE4"/>
    <w:rsid w:val="00E720FC"/>
    <w:rsid w:val="00E7515C"/>
    <w:rsid w:val="00E756F9"/>
    <w:rsid w:val="00E757A1"/>
    <w:rsid w:val="00E768A9"/>
    <w:rsid w:val="00E7725C"/>
    <w:rsid w:val="00E800F7"/>
    <w:rsid w:val="00E801AB"/>
    <w:rsid w:val="00E8025E"/>
    <w:rsid w:val="00E83594"/>
    <w:rsid w:val="00E8382C"/>
    <w:rsid w:val="00E83903"/>
    <w:rsid w:val="00E83A42"/>
    <w:rsid w:val="00E85DEF"/>
    <w:rsid w:val="00E86340"/>
    <w:rsid w:val="00E866F1"/>
    <w:rsid w:val="00E9028C"/>
    <w:rsid w:val="00E909BF"/>
    <w:rsid w:val="00E90D0E"/>
    <w:rsid w:val="00E90EA8"/>
    <w:rsid w:val="00E936F6"/>
    <w:rsid w:val="00E95D12"/>
    <w:rsid w:val="00E95F1D"/>
    <w:rsid w:val="00E965E8"/>
    <w:rsid w:val="00E96B6D"/>
    <w:rsid w:val="00EA022A"/>
    <w:rsid w:val="00EA02C6"/>
    <w:rsid w:val="00EA1850"/>
    <w:rsid w:val="00EA218B"/>
    <w:rsid w:val="00EA2921"/>
    <w:rsid w:val="00EA2B44"/>
    <w:rsid w:val="00EA2C67"/>
    <w:rsid w:val="00EA2FBC"/>
    <w:rsid w:val="00EA3C65"/>
    <w:rsid w:val="00EA3F8C"/>
    <w:rsid w:val="00EA50BB"/>
    <w:rsid w:val="00EA6146"/>
    <w:rsid w:val="00EA6688"/>
    <w:rsid w:val="00EA678E"/>
    <w:rsid w:val="00EA6E71"/>
    <w:rsid w:val="00EA6F5C"/>
    <w:rsid w:val="00EA79BC"/>
    <w:rsid w:val="00EA7A75"/>
    <w:rsid w:val="00EB0BB3"/>
    <w:rsid w:val="00EB0FA4"/>
    <w:rsid w:val="00EB1067"/>
    <w:rsid w:val="00EB1B93"/>
    <w:rsid w:val="00EB1D24"/>
    <w:rsid w:val="00EB4630"/>
    <w:rsid w:val="00EB49F6"/>
    <w:rsid w:val="00EB64A5"/>
    <w:rsid w:val="00EB6713"/>
    <w:rsid w:val="00EC1455"/>
    <w:rsid w:val="00EC1C2D"/>
    <w:rsid w:val="00EC1E14"/>
    <w:rsid w:val="00EC1E5A"/>
    <w:rsid w:val="00EC20E7"/>
    <w:rsid w:val="00EC3E18"/>
    <w:rsid w:val="00EC4522"/>
    <w:rsid w:val="00EC4785"/>
    <w:rsid w:val="00EC4DFE"/>
    <w:rsid w:val="00EC639E"/>
    <w:rsid w:val="00EC6910"/>
    <w:rsid w:val="00ED004D"/>
    <w:rsid w:val="00ED098E"/>
    <w:rsid w:val="00ED0F29"/>
    <w:rsid w:val="00ED163F"/>
    <w:rsid w:val="00ED1E6A"/>
    <w:rsid w:val="00ED2834"/>
    <w:rsid w:val="00ED3E04"/>
    <w:rsid w:val="00ED5BC9"/>
    <w:rsid w:val="00ED5DA4"/>
    <w:rsid w:val="00ED7DF1"/>
    <w:rsid w:val="00ED7E10"/>
    <w:rsid w:val="00EE0DEA"/>
    <w:rsid w:val="00EE1F66"/>
    <w:rsid w:val="00EE1FD6"/>
    <w:rsid w:val="00EE2AE1"/>
    <w:rsid w:val="00EE3246"/>
    <w:rsid w:val="00EE470E"/>
    <w:rsid w:val="00EE51A9"/>
    <w:rsid w:val="00EE5291"/>
    <w:rsid w:val="00EE6D14"/>
    <w:rsid w:val="00EE7E40"/>
    <w:rsid w:val="00EF1490"/>
    <w:rsid w:val="00EF195C"/>
    <w:rsid w:val="00EF19A0"/>
    <w:rsid w:val="00EF1DAF"/>
    <w:rsid w:val="00EF2860"/>
    <w:rsid w:val="00EF38A7"/>
    <w:rsid w:val="00EF438D"/>
    <w:rsid w:val="00EF465B"/>
    <w:rsid w:val="00EF46E5"/>
    <w:rsid w:val="00EF4D43"/>
    <w:rsid w:val="00EF4DDB"/>
    <w:rsid w:val="00EF4E0B"/>
    <w:rsid w:val="00EF4FD1"/>
    <w:rsid w:val="00EF537C"/>
    <w:rsid w:val="00EF69F4"/>
    <w:rsid w:val="00EF7666"/>
    <w:rsid w:val="00EF7AA0"/>
    <w:rsid w:val="00F002CF"/>
    <w:rsid w:val="00F0065A"/>
    <w:rsid w:val="00F01078"/>
    <w:rsid w:val="00F025F5"/>
    <w:rsid w:val="00F02DA9"/>
    <w:rsid w:val="00F0399A"/>
    <w:rsid w:val="00F045C2"/>
    <w:rsid w:val="00F04C2C"/>
    <w:rsid w:val="00F06299"/>
    <w:rsid w:val="00F06F30"/>
    <w:rsid w:val="00F071B2"/>
    <w:rsid w:val="00F072A9"/>
    <w:rsid w:val="00F07D37"/>
    <w:rsid w:val="00F11B86"/>
    <w:rsid w:val="00F123F8"/>
    <w:rsid w:val="00F128CD"/>
    <w:rsid w:val="00F1383A"/>
    <w:rsid w:val="00F15699"/>
    <w:rsid w:val="00F15795"/>
    <w:rsid w:val="00F16175"/>
    <w:rsid w:val="00F16449"/>
    <w:rsid w:val="00F16961"/>
    <w:rsid w:val="00F17E35"/>
    <w:rsid w:val="00F20B17"/>
    <w:rsid w:val="00F20FDB"/>
    <w:rsid w:val="00F210F4"/>
    <w:rsid w:val="00F21753"/>
    <w:rsid w:val="00F221DB"/>
    <w:rsid w:val="00F23547"/>
    <w:rsid w:val="00F23562"/>
    <w:rsid w:val="00F239DC"/>
    <w:rsid w:val="00F24A85"/>
    <w:rsid w:val="00F24A8F"/>
    <w:rsid w:val="00F253A4"/>
    <w:rsid w:val="00F25F93"/>
    <w:rsid w:val="00F31AE4"/>
    <w:rsid w:val="00F31D99"/>
    <w:rsid w:val="00F32150"/>
    <w:rsid w:val="00F324D4"/>
    <w:rsid w:val="00F32780"/>
    <w:rsid w:val="00F3312D"/>
    <w:rsid w:val="00F3372E"/>
    <w:rsid w:val="00F33B21"/>
    <w:rsid w:val="00F33C5D"/>
    <w:rsid w:val="00F34B1C"/>
    <w:rsid w:val="00F34DB4"/>
    <w:rsid w:val="00F34F0F"/>
    <w:rsid w:val="00F3758D"/>
    <w:rsid w:val="00F37BA3"/>
    <w:rsid w:val="00F40C42"/>
    <w:rsid w:val="00F4148E"/>
    <w:rsid w:val="00F417EA"/>
    <w:rsid w:val="00F42B54"/>
    <w:rsid w:val="00F439D1"/>
    <w:rsid w:val="00F44D42"/>
    <w:rsid w:val="00F460C5"/>
    <w:rsid w:val="00F465CE"/>
    <w:rsid w:val="00F46C1C"/>
    <w:rsid w:val="00F46E86"/>
    <w:rsid w:val="00F479A1"/>
    <w:rsid w:val="00F518BA"/>
    <w:rsid w:val="00F51D73"/>
    <w:rsid w:val="00F52072"/>
    <w:rsid w:val="00F522C5"/>
    <w:rsid w:val="00F525A7"/>
    <w:rsid w:val="00F52A1B"/>
    <w:rsid w:val="00F52FFE"/>
    <w:rsid w:val="00F536C8"/>
    <w:rsid w:val="00F54986"/>
    <w:rsid w:val="00F54AC4"/>
    <w:rsid w:val="00F54B0A"/>
    <w:rsid w:val="00F5527E"/>
    <w:rsid w:val="00F55D1C"/>
    <w:rsid w:val="00F561B4"/>
    <w:rsid w:val="00F56C4E"/>
    <w:rsid w:val="00F60137"/>
    <w:rsid w:val="00F60710"/>
    <w:rsid w:val="00F61BB6"/>
    <w:rsid w:val="00F6317C"/>
    <w:rsid w:val="00F6421F"/>
    <w:rsid w:val="00F644F3"/>
    <w:rsid w:val="00F64C29"/>
    <w:rsid w:val="00F657FC"/>
    <w:rsid w:val="00F666F3"/>
    <w:rsid w:val="00F678A7"/>
    <w:rsid w:val="00F715C0"/>
    <w:rsid w:val="00F7178B"/>
    <w:rsid w:val="00F722D9"/>
    <w:rsid w:val="00F732ED"/>
    <w:rsid w:val="00F75B25"/>
    <w:rsid w:val="00F76024"/>
    <w:rsid w:val="00F760FF"/>
    <w:rsid w:val="00F7670C"/>
    <w:rsid w:val="00F77182"/>
    <w:rsid w:val="00F81EBA"/>
    <w:rsid w:val="00F83A81"/>
    <w:rsid w:val="00F841B9"/>
    <w:rsid w:val="00F85ADA"/>
    <w:rsid w:val="00F85BDF"/>
    <w:rsid w:val="00F85DC8"/>
    <w:rsid w:val="00F872C1"/>
    <w:rsid w:val="00F87C3B"/>
    <w:rsid w:val="00F91910"/>
    <w:rsid w:val="00F9193F"/>
    <w:rsid w:val="00F92A2A"/>
    <w:rsid w:val="00F93538"/>
    <w:rsid w:val="00F94138"/>
    <w:rsid w:val="00F94231"/>
    <w:rsid w:val="00F94A84"/>
    <w:rsid w:val="00F94AE7"/>
    <w:rsid w:val="00F94FBB"/>
    <w:rsid w:val="00F951AF"/>
    <w:rsid w:val="00F95526"/>
    <w:rsid w:val="00F95ED5"/>
    <w:rsid w:val="00F95EE0"/>
    <w:rsid w:val="00F969CE"/>
    <w:rsid w:val="00F9734C"/>
    <w:rsid w:val="00F977F2"/>
    <w:rsid w:val="00FA0455"/>
    <w:rsid w:val="00FA0CA6"/>
    <w:rsid w:val="00FA10DA"/>
    <w:rsid w:val="00FA1528"/>
    <w:rsid w:val="00FA1CE1"/>
    <w:rsid w:val="00FA1E0B"/>
    <w:rsid w:val="00FA1F15"/>
    <w:rsid w:val="00FA256D"/>
    <w:rsid w:val="00FA3462"/>
    <w:rsid w:val="00FA3547"/>
    <w:rsid w:val="00FA4169"/>
    <w:rsid w:val="00FA5FD8"/>
    <w:rsid w:val="00FA657A"/>
    <w:rsid w:val="00FA6D8D"/>
    <w:rsid w:val="00FA6F22"/>
    <w:rsid w:val="00FB137C"/>
    <w:rsid w:val="00FB1FFB"/>
    <w:rsid w:val="00FB2109"/>
    <w:rsid w:val="00FB3057"/>
    <w:rsid w:val="00FB3061"/>
    <w:rsid w:val="00FB4C5F"/>
    <w:rsid w:val="00FB580C"/>
    <w:rsid w:val="00FB58B5"/>
    <w:rsid w:val="00FB62BF"/>
    <w:rsid w:val="00FB75F0"/>
    <w:rsid w:val="00FB775D"/>
    <w:rsid w:val="00FC04A6"/>
    <w:rsid w:val="00FC0791"/>
    <w:rsid w:val="00FC08EF"/>
    <w:rsid w:val="00FC11F4"/>
    <w:rsid w:val="00FC123A"/>
    <w:rsid w:val="00FC14F3"/>
    <w:rsid w:val="00FC42F5"/>
    <w:rsid w:val="00FC4E0C"/>
    <w:rsid w:val="00FC5642"/>
    <w:rsid w:val="00FC59D2"/>
    <w:rsid w:val="00FC6797"/>
    <w:rsid w:val="00FC6921"/>
    <w:rsid w:val="00FC75E0"/>
    <w:rsid w:val="00FC7E3F"/>
    <w:rsid w:val="00FD0827"/>
    <w:rsid w:val="00FD1750"/>
    <w:rsid w:val="00FD1B08"/>
    <w:rsid w:val="00FD1DE4"/>
    <w:rsid w:val="00FD2775"/>
    <w:rsid w:val="00FD2956"/>
    <w:rsid w:val="00FD4985"/>
    <w:rsid w:val="00FD49F2"/>
    <w:rsid w:val="00FD4A15"/>
    <w:rsid w:val="00FD57B0"/>
    <w:rsid w:val="00FD6931"/>
    <w:rsid w:val="00FD69FD"/>
    <w:rsid w:val="00FD76BE"/>
    <w:rsid w:val="00FD799A"/>
    <w:rsid w:val="00FE0BE8"/>
    <w:rsid w:val="00FE10A6"/>
    <w:rsid w:val="00FE2940"/>
    <w:rsid w:val="00FE64D2"/>
    <w:rsid w:val="00FE698D"/>
    <w:rsid w:val="00FE7CBC"/>
    <w:rsid w:val="00FF0159"/>
    <w:rsid w:val="00FF0E81"/>
    <w:rsid w:val="00FF178B"/>
    <w:rsid w:val="00FF2602"/>
    <w:rsid w:val="00FF380D"/>
    <w:rsid w:val="00FF3E8E"/>
    <w:rsid w:val="00FF4B13"/>
    <w:rsid w:val="00FF5798"/>
    <w:rsid w:val="00FF5847"/>
    <w:rsid w:val="00FF5F5D"/>
    <w:rsid w:val="00FF6A48"/>
    <w:rsid w:val="00FF6EAB"/>
    <w:rsid w:val="00FF7546"/>
    <w:rsid w:val="00FF7A9C"/>
    <w:rsid w:val="00FF7AB4"/>
    <w:rsid w:val="0193BAB9"/>
    <w:rsid w:val="028B5F73"/>
    <w:rsid w:val="03692137"/>
    <w:rsid w:val="0399AF4A"/>
    <w:rsid w:val="03B287ED"/>
    <w:rsid w:val="058F8427"/>
    <w:rsid w:val="09109693"/>
    <w:rsid w:val="09BEBA4F"/>
    <w:rsid w:val="0B165D0F"/>
    <w:rsid w:val="0C3D2E77"/>
    <w:rsid w:val="105FFC1B"/>
    <w:rsid w:val="109E227F"/>
    <w:rsid w:val="10C8F96B"/>
    <w:rsid w:val="11B1ADA4"/>
    <w:rsid w:val="11CF547D"/>
    <w:rsid w:val="14F27896"/>
    <w:rsid w:val="14F99515"/>
    <w:rsid w:val="17E0B519"/>
    <w:rsid w:val="1829E7C5"/>
    <w:rsid w:val="191B3ACA"/>
    <w:rsid w:val="1979812A"/>
    <w:rsid w:val="1991D80B"/>
    <w:rsid w:val="19CE6324"/>
    <w:rsid w:val="1A369131"/>
    <w:rsid w:val="1B322EA1"/>
    <w:rsid w:val="1BB035E7"/>
    <w:rsid w:val="1BFAD08C"/>
    <w:rsid w:val="1CCD0E33"/>
    <w:rsid w:val="1D064D25"/>
    <w:rsid w:val="1D85ABB9"/>
    <w:rsid w:val="1EF42F3A"/>
    <w:rsid w:val="20079643"/>
    <w:rsid w:val="20CEDE7D"/>
    <w:rsid w:val="22CEB069"/>
    <w:rsid w:val="2464BF35"/>
    <w:rsid w:val="252300E6"/>
    <w:rsid w:val="25270C06"/>
    <w:rsid w:val="257A8E30"/>
    <w:rsid w:val="262375C1"/>
    <w:rsid w:val="265602E9"/>
    <w:rsid w:val="26F34AC3"/>
    <w:rsid w:val="27FCE9BD"/>
    <w:rsid w:val="28B47D62"/>
    <w:rsid w:val="28B4E34A"/>
    <w:rsid w:val="2B038504"/>
    <w:rsid w:val="2B7B8728"/>
    <w:rsid w:val="2D2AF635"/>
    <w:rsid w:val="2DBB89DD"/>
    <w:rsid w:val="2EB1FEC5"/>
    <w:rsid w:val="2EC49DA2"/>
    <w:rsid w:val="31014B81"/>
    <w:rsid w:val="3256F87A"/>
    <w:rsid w:val="325E2275"/>
    <w:rsid w:val="32A4BC25"/>
    <w:rsid w:val="32A5C1E6"/>
    <w:rsid w:val="33DAC235"/>
    <w:rsid w:val="3435E323"/>
    <w:rsid w:val="3532BD88"/>
    <w:rsid w:val="36D1A4CD"/>
    <w:rsid w:val="382E9DBD"/>
    <w:rsid w:val="3851A6C6"/>
    <w:rsid w:val="3888569C"/>
    <w:rsid w:val="389E1E3C"/>
    <w:rsid w:val="38C2F5E7"/>
    <w:rsid w:val="38E5C5E7"/>
    <w:rsid w:val="39DEC4A9"/>
    <w:rsid w:val="3A58CB53"/>
    <w:rsid w:val="3A5B85DE"/>
    <w:rsid w:val="3A9C57A8"/>
    <w:rsid w:val="3C465E90"/>
    <w:rsid w:val="3F2F7A3F"/>
    <w:rsid w:val="3F5C4791"/>
    <w:rsid w:val="40B872BA"/>
    <w:rsid w:val="40D40294"/>
    <w:rsid w:val="40D43806"/>
    <w:rsid w:val="41CF197A"/>
    <w:rsid w:val="445E1B8E"/>
    <w:rsid w:val="447D6F50"/>
    <w:rsid w:val="47DDDECD"/>
    <w:rsid w:val="496A63FF"/>
    <w:rsid w:val="498B635B"/>
    <w:rsid w:val="4AECE4C5"/>
    <w:rsid w:val="4B1609B5"/>
    <w:rsid w:val="4B990FE7"/>
    <w:rsid w:val="50E4B642"/>
    <w:rsid w:val="50F89F90"/>
    <w:rsid w:val="51CC4775"/>
    <w:rsid w:val="52D8713C"/>
    <w:rsid w:val="53544D49"/>
    <w:rsid w:val="53E40860"/>
    <w:rsid w:val="54C333D9"/>
    <w:rsid w:val="54FE3398"/>
    <w:rsid w:val="5513B688"/>
    <w:rsid w:val="563FE415"/>
    <w:rsid w:val="5657C080"/>
    <w:rsid w:val="56D46E58"/>
    <w:rsid w:val="572E95F5"/>
    <w:rsid w:val="58B4AF2F"/>
    <w:rsid w:val="5905F537"/>
    <w:rsid w:val="5D5354D4"/>
    <w:rsid w:val="5E89AD42"/>
    <w:rsid w:val="5F33E9F5"/>
    <w:rsid w:val="5FAD7E07"/>
    <w:rsid w:val="6013258E"/>
    <w:rsid w:val="61192099"/>
    <w:rsid w:val="61EF2E82"/>
    <w:rsid w:val="6231FB15"/>
    <w:rsid w:val="6286B5EA"/>
    <w:rsid w:val="62AB43BC"/>
    <w:rsid w:val="63C7C85B"/>
    <w:rsid w:val="64F6CD9C"/>
    <w:rsid w:val="67B0C318"/>
    <w:rsid w:val="69B4C6C3"/>
    <w:rsid w:val="6C504393"/>
    <w:rsid w:val="6E59B353"/>
    <w:rsid w:val="6EEB087F"/>
    <w:rsid w:val="6F6EB11D"/>
    <w:rsid w:val="707C8420"/>
    <w:rsid w:val="7113C1D9"/>
    <w:rsid w:val="715D44DE"/>
    <w:rsid w:val="73D3E89B"/>
    <w:rsid w:val="7429A902"/>
    <w:rsid w:val="77DC74DA"/>
    <w:rsid w:val="790AF147"/>
    <w:rsid w:val="7913E4A2"/>
    <w:rsid w:val="7993C1A4"/>
    <w:rsid w:val="7A047814"/>
    <w:rsid w:val="7BD47A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0A3CBCD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0" w:qFormat="1"/>
    <w:lsdException w:name="heading 3" w:qFormat="1"/>
    <w:lsdException w:name="heading 4" w:uiPriority="0" w:qFormat="1"/>
    <w:lsdException w:name="heading 5" w:uiPriority="0" w:qFormat="1"/>
    <w:lsdException w:name="heading 6" w:uiPriority="9" w:qFormat="1"/>
    <w:lsdException w:name="heading 7" w:uiPriority="9" w:unhideWhenUsed="1"/>
    <w:lsdException w:name="heading 8" w:uiPriority="9" w:unhideWhenUsed="1"/>
    <w:lsdException w:name="heading 9" w:uiPriority="9" w:unhideWhenUsed="1"/>
    <w:lsdException w:name="index 1" w:semiHidden="1" w:uiPriority="0" w:unhideWhenUsed="1"/>
    <w:lsdException w:name="index 2" w:semiHidden="1" w:uiPriority="0" w:unhideWhenUsed="1"/>
    <w:lsdException w:name="index 3" w:semiHidden="1" w:uiPriority="0" w:unhideWhenUsed="1"/>
    <w:lsdException w:name="index 4" w:semiHidden="1" w:uiPriority="0" w:unhideWhenUsed="1"/>
    <w:lsdException w:name="index 5" w:semiHidden="1" w:uiPriority="0" w:unhideWhenUsed="1"/>
    <w:lsdException w:name="index 6" w:semiHidden="1" w:uiPriority="0" w:unhideWhenUsed="1"/>
    <w:lsdException w:name="index 7" w:semiHidden="1" w:uiPriority="0" w:unhideWhenUsed="1"/>
    <w:lsdException w:name="index 8" w:semiHidden="1" w:uiPriority="0" w:unhideWhenUsed="1"/>
    <w:lsdException w:name="index 9" w:semiHidden="1" w:uiPriority="0" w:unhideWhenUsed="1"/>
    <w:lsdException w:name="toc 1" w:semiHidden="1" w:uiPriority="0" w:unhideWhenUsed="1"/>
    <w:lsdException w:name="toc 2" w:semiHidden="1" w:uiPriority="0" w:unhideWhenUsed="1"/>
    <w:lsdException w:name="toc 3" w:semiHidden="1" w:uiPriority="0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iPriority="0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iPriority="0" w:unhideWhenUsed="1"/>
    <w:lsdException w:name="caption" w:uiPriority="35" w:unhideWhenUsed="1" w:qFormat="1"/>
    <w:lsdException w:name="table of figures" w:semiHidden="1" w:uiPriority="0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iPriority="0" w:unhideWhenUsed="1"/>
    <w:lsdException w:name="macro" w:semiHidden="1" w:uiPriority="0" w:unhideWhenUsed="1"/>
    <w:lsdException w:name="toa heading" w:semiHidden="1" w:uiPriority="0" w:unhideWhenUsed="1"/>
    <w:lsdException w:name="List" w:semiHidden="1" w:uiPriority="0" w:unhideWhenUsed="1"/>
    <w:lsdException w:name="List Bullet" w:semiHidden="1" w:uiPriority="0" w:unhideWhenUsed="1"/>
    <w:lsdException w:name="List Number" w:semiHidden="1" w:uiPriority="0"/>
    <w:lsdException w:name="List 2" w:semiHidden="1" w:uiPriority="0" w:unhideWhenUsed="1"/>
    <w:lsdException w:name="List 3" w:semiHidden="1" w:uiPriority="0" w:unhideWhenUsed="1"/>
    <w:lsdException w:name="List 4" w:semiHidden="1" w:uiPriority="0"/>
    <w:lsdException w:name="List 5" w:semiHidden="1" w:uiPriority="0"/>
    <w:lsdException w:name="List Bullet 2" w:semiHidden="1" w:uiPriority="0" w:unhideWhenUsed="1"/>
    <w:lsdException w:name="List Bullet 3" w:semiHidden="1" w:uiPriority="0" w:unhideWhenUsed="1"/>
    <w:lsdException w:name="List Bullet 4" w:semiHidden="1" w:uiPriority="0" w:unhideWhenUsed="1"/>
    <w:lsdException w:name="List Bullet 5" w:semiHidden="1" w:uiPriority="0" w:unhideWhenUsed="1"/>
    <w:lsdException w:name="List Number 2" w:semiHidden="1" w:uiPriority="0" w:unhideWhenUsed="1"/>
    <w:lsdException w:name="List Number 3" w:semiHidden="1" w:uiPriority="0" w:unhideWhenUsed="1"/>
    <w:lsdException w:name="List Number 4" w:semiHidden="1" w:uiPriority="0" w:unhideWhenUsed="1"/>
    <w:lsdException w:name="List Number 5" w:semiHidden="1" w:uiPriority="0" w:unhideWhenUsed="1"/>
    <w:lsdException w:name="Title" w:uiPriority="0" w:qFormat="1"/>
    <w:lsdException w:name="Closing" w:semiHidden="1" w:uiPriority="0" w:unhideWhenUsed="1"/>
    <w:lsdException w:name="Signature" w:semiHidden="1" w:uiPriority="0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iPriority="0" w:unhideWhenUsed="1"/>
    <w:lsdException w:name="List Continue 2" w:semiHidden="1" w:uiPriority="0" w:unhideWhenUsed="1"/>
    <w:lsdException w:name="List Continue 3" w:semiHidden="1" w:uiPriority="0" w:unhideWhenUsed="1"/>
    <w:lsdException w:name="List Continue 4" w:semiHidden="1" w:uiPriority="0" w:unhideWhenUsed="1"/>
    <w:lsdException w:name="List Continue 5" w:semiHidden="1" w:uiPriority="0" w:unhideWhenUsed="1"/>
    <w:lsdException w:name="Message Header" w:semiHidden="1" w:uiPriority="0" w:unhideWhenUsed="1"/>
    <w:lsdException w:name="Subtitle" w:uiPriority="0" w:qFormat="1"/>
    <w:lsdException w:name="Salutation" w:semiHidden="1" w:uiPriority="0"/>
    <w:lsdException w:name="Date" w:semiHidden="1" w:uiPriority="0"/>
    <w:lsdException w:name="Body Text First Indent" w:semiHidden="1"/>
    <w:lsdException w:name="Body Text First Indent 2" w:semiHidden="1" w:unhideWhenUsed="1"/>
    <w:lsdException w:name="Note Heading" w:semiHidden="1" w:uiPriority="0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0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71"/>
    <w:lsdException w:name="List Paragraph" w:uiPriority="34" w:qFormat="1"/>
    <w:lsdException w:name="Quote" w:qFormat="1"/>
    <w:lsdException w:name="Intense Quote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nhideWhenUsed="1"/>
    <w:lsdException w:name="TOC Heading" w:semiHidden="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C32994"/>
    <w:pPr>
      <w:spacing w:after="120" w:line="312" w:lineRule="auto"/>
      <w:jc w:val="both"/>
    </w:pPr>
    <w:rPr>
      <w:rFonts w:ascii="Arial" w:hAnsi="Arial"/>
      <w:sz w:val="20"/>
      <w:szCs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C32994"/>
    <w:pPr>
      <w:keepNext/>
      <w:numPr>
        <w:numId w:val="1"/>
      </w:numPr>
      <w:tabs>
        <w:tab w:val="clear" w:pos="360"/>
        <w:tab w:val="num" w:pos="284"/>
      </w:tabs>
      <w:spacing w:before="360" w:after="0"/>
      <w:ind w:left="0" w:firstLine="0"/>
      <w:outlineLvl w:val="0"/>
    </w:pPr>
    <w:rPr>
      <w:rFonts w:cs="Arial"/>
      <w:b/>
      <w:bCs/>
      <w:kern w:val="32"/>
      <w:sz w:val="24"/>
      <w:szCs w:val="18"/>
    </w:rPr>
  </w:style>
  <w:style w:type="paragraph" w:styleId="berschrift2">
    <w:name w:val="heading 2"/>
    <w:basedOn w:val="Standard"/>
    <w:next w:val="Standard"/>
    <w:link w:val="berschrift2Zchn"/>
    <w:qFormat/>
    <w:rsid w:val="00CC7163"/>
    <w:pPr>
      <w:keepNext/>
      <w:numPr>
        <w:ilvl w:val="1"/>
        <w:numId w:val="1"/>
      </w:numPr>
      <w:tabs>
        <w:tab w:val="clear" w:pos="360"/>
        <w:tab w:val="left" w:pos="567"/>
      </w:tabs>
      <w:spacing w:before="240" w:after="60"/>
      <w:ind w:left="510" w:hanging="510"/>
      <w:outlineLvl w:val="1"/>
    </w:pPr>
    <w:rPr>
      <w:rFonts w:cs="Arial"/>
      <w:b/>
      <w:bCs/>
      <w:szCs w:val="18"/>
    </w:rPr>
  </w:style>
  <w:style w:type="paragraph" w:styleId="berschrift3">
    <w:name w:val="heading 3"/>
    <w:basedOn w:val="Standard"/>
    <w:next w:val="Standard"/>
    <w:link w:val="berschrift3Zchn"/>
    <w:uiPriority w:val="99"/>
    <w:qFormat/>
    <w:rsid w:val="00E70FE4"/>
    <w:pPr>
      <w:keepNext/>
      <w:spacing w:before="240" w:after="60"/>
      <w:outlineLvl w:val="2"/>
    </w:pPr>
    <w:rPr>
      <w:rFonts w:cs="Arial"/>
      <w:b/>
      <w:bCs/>
      <w:i/>
      <w:szCs w:val="26"/>
    </w:rPr>
  </w:style>
  <w:style w:type="paragraph" w:styleId="berschrift4">
    <w:name w:val="heading 4"/>
    <w:basedOn w:val="Standard"/>
    <w:next w:val="Standard"/>
    <w:link w:val="berschrift4Zchn"/>
    <w:rsid w:val="007A7796"/>
    <w:pPr>
      <w:keepNext/>
      <w:spacing w:before="240" w:after="60"/>
      <w:outlineLvl w:val="3"/>
    </w:pPr>
    <w:rPr>
      <w:rFonts w:cs="Times New Roman"/>
      <w:b/>
      <w:bCs/>
      <w:i/>
      <w:szCs w:val="28"/>
    </w:rPr>
  </w:style>
  <w:style w:type="paragraph" w:styleId="berschrift5">
    <w:name w:val="heading 5"/>
    <w:basedOn w:val="Standard"/>
    <w:next w:val="Standard"/>
    <w:link w:val="berschrift5Zchn"/>
    <w:pPr>
      <w:numPr>
        <w:ilvl w:val="4"/>
        <w:numId w:val="1"/>
      </w:numPr>
      <w:spacing w:before="240" w:after="60"/>
      <w:outlineLvl w:val="4"/>
    </w:pPr>
    <w:rPr>
      <w:rFonts w:cs="Times New Roman"/>
      <w:b/>
      <w:bCs/>
      <w:i/>
      <w:iCs/>
      <w:sz w:val="26"/>
      <w:szCs w:val="26"/>
    </w:rPr>
  </w:style>
  <w:style w:type="paragraph" w:styleId="berschrift6">
    <w:name w:val="heading 6"/>
    <w:basedOn w:val="Standard"/>
    <w:next w:val="Standard"/>
    <w:link w:val="berschrift6Zchn"/>
    <w:uiPriority w:val="9"/>
    <w:pPr>
      <w:numPr>
        <w:ilvl w:val="5"/>
        <w:numId w:val="1"/>
      </w:numPr>
      <w:spacing w:before="240" w:after="60"/>
      <w:outlineLvl w:val="5"/>
    </w:pPr>
    <w:rPr>
      <w:rFonts w:cs="Times New Roman"/>
      <w:b/>
      <w:bCs/>
      <w:szCs w:val="22"/>
    </w:rPr>
  </w:style>
  <w:style w:type="paragraph" w:styleId="berschrift7">
    <w:name w:val="heading 7"/>
    <w:basedOn w:val="Standard"/>
    <w:next w:val="Standard"/>
    <w:link w:val="berschrift7Zchn"/>
    <w:uiPriority w:val="9"/>
    <w:pPr>
      <w:numPr>
        <w:ilvl w:val="6"/>
        <w:numId w:val="1"/>
      </w:numPr>
      <w:spacing w:before="240" w:after="60"/>
      <w:outlineLvl w:val="6"/>
    </w:pPr>
    <w:rPr>
      <w:rFonts w:cs="Times New Roman"/>
    </w:rPr>
  </w:style>
  <w:style w:type="paragraph" w:styleId="berschrift8">
    <w:name w:val="heading 8"/>
    <w:basedOn w:val="Standard"/>
    <w:next w:val="Standard"/>
    <w:link w:val="berschrift8Zchn"/>
    <w:uiPriority w:val="9"/>
    <w:pPr>
      <w:numPr>
        <w:ilvl w:val="7"/>
        <w:numId w:val="1"/>
      </w:numPr>
      <w:spacing w:before="240" w:after="60"/>
      <w:outlineLvl w:val="7"/>
    </w:pPr>
    <w:rPr>
      <w:rFonts w:cs="Times New Roman"/>
      <w:i/>
      <w:iCs/>
    </w:rPr>
  </w:style>
  <w:style w:type="paragraph" w:styleId="berschrift9">
    <w:name w:val="heading 9"/>
    <w:basedOn w:val="Standard"/>
    <w:next w:val="Standard"/>
    <w:link w:val="berschrift9Zchn"/>
    <w:uiPriority w:val="9"/>
    <w:pPr>
      <w:numPr>
        <w:ilvl w:val="8"/>
        <w:numId w:val="1"/>
      </w:numPr>
      <w:spacing w:before="240" w:after="60"/>
      <w:outlineLvl w:val="8"/>
    </w:pPr>
    <w:rPr>
      <w:rFonts w:cs="Arial"/>
      <w:szCs w:val="2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C32994"/>
    <w:rPr>
      <w:rFonts w:ascii="Arial" w:hAnsi="Arial" w:cs="Arial"/>
      <w:b/>
      <w:bCs/>
      <w:kern w:val="32"/>
      <w:sz w:val="24"/>
      <w:szCs w:val="18"/>
    </w:rPr>
  </w:style>
  <w:style w:type="character" w:customStyle="1" w:styleId="berschrift2Zchn">
    <w:name w:val="Überschrift 2 Zchn"/>
    <w:basedOn w:val="Absatz-Standardschriftart"/>
    <w:link w:val="berschrift2"/>
    <w:rsid w:val="00CC7163"/>
    <w:rPr>
      <w:rFonts w:ascii="Times New Roman" w:hAnsi="Times New Roman" w:cs="Arial"/>
      <w:b/>
      <w:bCs/>
      <w:sz w:val="24"/>
      <w:szCs w:val="18"/>
    </w:rPr>
  </w:style>
  <w:style w:type="character" w:customStyle="1" w:styleId="berschrift3Zchn">
    <w:name w:val="Überschrift 3 Zchn"/>
    <w:basedOn w:val="Absatz-Standardschriftart"/>
    <w:link w:val="berschrift3"/>
    <w:uiPriority w:val="99"/>
    <w:rsid w:val="00127395"/>
    <w:rPr>
      <w:rFonts w:ascii="Arial" w:hAnsi="Arial" w:cs="Arial"/>
      <w:b/>
      <w:bCs/>
      <w:i/>
      <w:szCs w:val="26"/>
    </w:rPr>
  </w:style>
  <w:style w:type="character" w:customStyle="1" w:styleId="berschrift4Zchn">
    <w:name w:val="Überschrift 4 Zchn"/>
    <w:basedOn w:val="Absatz-Standardschriftart"/>
    <w:link w:val="berschrift4"/>
    <w:rsid w:val="007A7796"/>
    <w:rPr>
      <w:rFonts w:ascii="Times New Roman" w:hAnsi="Times New Roman" w:cs="Times New Roman"/>
      <w:b/>
      <w:bCs/>
      <w:i/>
      <w:szCs w:val="28"/>
    </w:rPr>
  </w:style>
  <w:style w:type="character" w:customStyle="1" w:styleId="berschrift5Zchn">
    <w:name w:val="Überschrift 5 Zchn"/>
    <w:basedOn w:val="Absatz-Standardschriftart"/>
    <w:link w:val="berschrift5"/>
    <w:rsid w:val="00563DB0"/>
    <w:rPr>
      <w:rFonts w:ascii="Times New Roman" w:hAnsi="Times New Roman" w:cs="Times New Roman"/>
      <w:b/>
      <w:bCs/>
      <w:i/>
      <w:iCs/>
      <w:sz w:val="26"/>
      <w:szCs w:val="26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563DB0"/>
    <w:rPr>
      <w:rFonts w:ascii="Times New Roman" w:hAnsi="Times New Roman" w:cs="Times New Roman"/>
      <w:b/>
      <w:bCs/>
      <w:sz w:val="24"/>
    </w:rPr>
  </w:style>
  <w:style w:type="character" w:customStyle="1" w:styleId="berschrift7Zchn">
    <w:name w:val="Überschrift 7 Zchn"/>
    <w:basedOn w:val="Absatz-Standardschriftart"/>
    <w:link w:val="berschrift7"/>
    <w:uiPriority w:val="9"/>
    <w:rsid w:val="00563DB0"/>
    <w:rPr>
      <w:rFonts w:ascii="Times New Roman" w:hAnsi="Times New Roman" w:cs="Times New Roman"/>
      <w:sz w:val="24"/>
      <w:szCs w:val="24"/>
    </w:rPr>
  </w:style>
  <w:style w:type="character" w:customStyle="1" w:styleId="berschrift8Zchn">
    <w:name w:val="Überschrift 8 Zchn"/>
    <w:basedOn w:val="Absatz-Standardschriftart"/>
    <w:link w:val="berschrift8"/>
    <w:uiPriority w:val="9"/>
    <w:rsid w:val="00563DB0"/>
    <w:rPr>
      <w:rFonts w:ascii="Times New Roman" w:hAnsi="Times New Roman" w:cs="Times New Roman"/>
      <w:i/>
      <w:iCs/>
      <w:sz w:val="24"/>
      <w:szCs w:val="24"/>
    </w:rPr>
  </w:style>
  <w:style w:type="character" w:customStyle="1" w:styleId="berschrift9Zchn">
    <w:name w:val="Überschrift 9 Zchn"/>
    <w:basedOn w:val="Absatz-Standardschriftart"/>
    <w:link w:val="berschrift9"/>
    <w:uiPriority w:val="9"/>
    <w:rsid w:val="00563DB0"/>
    <w:rPr>
      <w:rFonts w:ascii="Arial" w:hAnsi="Arial" w:cs="Arial"/>
      <w:sz w:val="24"/>
    </w:rPr>
  </w:style>
  <w:style w:type="character" w:styleId="Hyperlink">
    <w:name w:val="Hyperlink"/>
    <w:basedOn w:val="Absatz-Standardschriftart"/>
    <w:rPr>
      <w:rFonts w:ascii="Times New Roman" w:hAnsi="Times New Roman" w:cs="Times New Roman"/>
      <w:color w:val="0000FF"/>
      <w:u w:val="single"/>
    </w:rPr>
  </w:style>
  <w:style w:type="paragraph" w:customStyle="1" w:styleId="Paper-title">
    <w:name w:val="Paper-title"/>
    <w:basedOn w:val="Titel"/>
    <w:uiPriority w:val="99"/>
    <w:pPr>
      <w:spacing w:before="0"/>
      <w:jc w:val="left"/>
    </w:pPr>
    <w:rPr>
      <w:rFonts w:ascii="Helvetica" w:hAnsi="Helvetica" w:cs="Helvetica"/>
      <w:spacing w:val="6"/>
      <w:sz w:val="24"/>
      <w:szCs w:val="24"/>
      <w:lang w:eastAsia="zh-CN"/>
    </w:rPr>
  </w:style>
  <w:style w:type="paragraph" w:styleId="Titel">
    <w:name w:val="Title"/>
    <w:basedOn w:val="Standard"/>
    <w:link w:val="TitelZchn"/>
    <w:qFormat/>
    <w:rsid w:val="00C32994"/>
    <w:pPr>
      <w:spacing w:before="360" w:after="0"/>
      <w:jc w:val="center"/>
      <w:outlineLvl w:val="0"/>
    </w:pPr>
    <w:rPr>
      <w:rFonts w:cs="Arial"/>
      <w:b/>
      <w:bCs/>
      <w:kern w:val="28"/>
      <w:sz w:val="40"/>
      <w:szCs w:val="32"/>
    </w:rPr>
  </w:style>
  <w:style w:type="character" w:customStyle="1" w:styleId="TitelZchn">
    <w:name w:val="Titel Zchn"/>
    <w:basedOn w:val="Absatz-Standardschriftart"/>
    <w:link w:val="Titel"/>
    <w:rsid w:val="00C32994"/>
    <w:rPr>
      <w:rFonts w:ascii="Arial" w:hAnsi="Arial" w:cs="Arial"/>
      <w:b/>
      <w:bCs/>
      <w:kern w:val="28"/>
      <w:sz w:val="40"/>
      <w:szCs w:val="32"/>
    </w:rPr>
  </w:style>
  <w:style w:type="paragraph" w:customStyle="1" w:styleId="Tab">
    <w:name w:val="Tab"/>
    <w:basedOn w:val="Standard"/>
    <w:uiPriority w:val="99"/>
    <w:pPr>
      <w:spacing w:before="900"/>
      <w:jc w:val="center"/>
    </w:pPr>
    <w:rPr>
      <w:rFonts w:ascii="Helvetica" w:hAnsi="Helvetica" w:cs="Helvetica"/>
      <w:b/>
      <w:bCs/>
      <w:color w:val="FFFFFF"/>
      <w:lang w:eastAsia="zh-CN"/>
    </w:rPr>
  </w:style>
  <w:style w:type="character" w:customStyle="1" w:styleId="AuthorsAffiliation">
    <w:name w:val="Author's Affiliation"/>
    <w:basedOn w:val="Absatz-Standardschriftart"/>
    <w:uiPriority w:val="99"/>
    <w:rsid w:val="00F34F0F"/>
    <w:rPr>
      <w:rFonts w:ascii="Century Schoolbook" w:hAnsi="Century Schoolbook"/>
      <w:b w:val="0"/>
      <w:i w:val="0"/>
      <w:caps/>
      <w:smallCaps w:val="0"/>
      <w:strike w:val="0"/>
      <w:dstrike w:val="0"/>
      <w:vanish w:val="0"/>
      <w:color w:val="auto"/>
      <w:sz w:val="16"/>
      <w:u w:val="none"/>
      <w:vertAlign w:val="baseline"/>
    </w:rPr>
  </w:style>
  <w:style w:type="paragraph" w:customStyle="1" w:styleId="AuthorsName">
    <w:name w:val="Author's Name"/>
    <w:basedOn w:val="Standard"/>
    <w:uiPriority w:val="99"/>
    <w:rsid w:val="008C24B5"/>
    <w:pPr>
      <w:ind w:right="1440"/>
    </w:pPr>
    <w:rPr>
      <w:rFonts w:ascii="Helvetica" w:hAnsi="Helvetica" w:cs="Times New Roman"/>
      <w:caps/>
      <w:szCs w:val="20"/>
      <w:lang w:eastAsia="zh-CN"/>
    </w:rPr>
  </w:style>
  <w:style w:type="paragraph" w:customStyle="1" w:styleId="AbstractText">
    <w:name w:val="Abstract Text"/>
    <w:uiPriority w:val="99"/>
    <w:rsid w:val="00C41896"/>
    <w:pPr>
      <w:spacing w:after="100"/>
      <w:jc w:val="both"/>
    </w:pPr>
    <w:rPr>
      <w:rFonts w:ascii="Century Schoolbook" w:hAnsi="Century Schoolbook" w:cs="Times New Roman"/>
      <w:sz w:val="16"/>
      <w:szCs w:val="16"/>
    </w:rPr>
  </w:style>
  <w:style w:type="paragraph" w:customStyle="1" w:styleId="InitialBodyText">
    <w:name w:val="Initial Body Text"/>
    <w:basedOn w:val="Textkrper"/>
    <w:uiPriority w:val="99"/>
    <w:rsid w:val="0021418C"/>
    <w:pPr>
      <w:spacing w:after="0"/>
    </w:pPr>
    <w:rPr>
      <w:szCs w:val="20"/>
      <w:lang w:eastAsia="zh-CN"/>
    </w:rPr>
  </w:style>
  <w:style w:type="paragraph" w:styleId="Textkrper">
    <w:name w:val="Body Text"/>
    <w:basedOn w:val="Standard"/>
    <w:link w:val="TextkrperZchn"/>
    <w:uiPriority w:val="99"/>
    <w:rPr>
      <w:rFonts w:cs="Times New Roman"/>
    </w:rPr>
  </w:style>
  <w:style w:type="character" w:customStyle="1" w:styleId="TextkrperZchn">
    <w:name w:val="Textkörper Zchn"/>
    <w:basedOn w:val="Absatz-Standardschriftart"/>
    <w:link w:val="Textkrper"/>
    <w:uiPriority w:val="99"/>
    <w:rPr>
      <w:rFonts w:ascii="Times New Roman" w:hAnsi="Times New Roman" w:cs="Times New Roman"/>
      <w:sz w:val="24"/>
      <w:szCs w:val="24"/>
      <w:lang w:val="en-US" w:eastAsia="en-US"/>
    </w:rPr>
  </w:style>
  <w:style w:type="paragraph" w:customStyle="1" w:styleId="InitialBodyTextIndent">
    <w:name w:val="Initial Body Text Indent"/>
    <w:basedOn w:val="InitialBodyText"/>
    <w:uiPriority w:val="99"/>
    <w:pPr>
      <w:ind w:firstLine="288"/>
    </w:pPr>
  </w:style>
  <w:style w:type="paragraph" w:customStyle="1" w:styleId="HyphenList">
    <w:name w:val="Hyphen List"/>
    <w:basedOn w:val="Standard"/>
    <w:uiPriority w:val="99"/>
    <w:rsid w:val="003E4FF2"/>
    <w:pPr>
      <w:tabs>
        <w:tab w:val="left" w:pos="240"/>
      </w:tabs>
      <w:spacing w:before="60"/>
      <w:ind w:left="240" w:hanging="240"/>
    </w:pPr>
    <w:rPr>
      <w:rFonts w:cs="Times New Roman"/>
      <w:szCs w:val="20"/>
      <w:lang w:val="en-AU"/>
    </w:rPr>
  </w:style>
  <w:style w:type="paragraph" w:customStyle="1" w:styleId="Ackhead">
    <w:name w:val="Ack_head"/>
    <w:uiPriority w:val="99"/>
    <w:pPr>
      <w:spacing w:before="200" w:after="60"/>
    </w:pPr>
    <w:rPr>
      <w:rFonts w:ascii="Helvetica" w:hAnsi="Helvetica" w:cs="Helvetica"/>
      <w:b/>
      <w:bCs/>
      <w:sz w:val="18"/>
      <w:szCs w:val="18"/>
    </w:rPr>
  </w:style>
  <w:style w:type="paragraph" w:customStyle="1" w:styleId="Extract">
    <w:name w:val="Extract"/>
    <w:basedOn w:val="Standard"/>
    <w:uiPriority w:val="99"/>
    <w:rsid w:val="00E40852"/>
    <w:pPr>
      <w:spacing w:before="60" w:after="60"/>
      <w:ind w:left="720" w:right="720"/>
    </w:pPr>
    <w:rPr>
      <w:rFonts w:cs="Times New Roman"/>
      <w:szCs w:val="20"/>
      <w:lang w:eastAsia="zh-CN"/>
    </w:rPr>
  </w:style>
  <w:style w:type="paragraph" w:customStyle="1" w:styleId="DisplayEquation">
    <w:name w:val="Display Equation"/>
    <w:basedOn w:val="Standard"/>
    <w:uiPriority w:val="99"/>
    <w:pPr>
      <w:tabs>
        <w:tab w:val="center" w:pos="3960"/>
        <w:tab w:val="right" w:pos="7920"/>
      </w:tabs>
      <w:spacing w:before="240" w:after="240"/>
      <w:jc w:val="center"/>
    </w:pPr>
    <w:rPr>
      <w:rFonts w:ascii="NewCenturySchlbk-Roman" w:hAnsi="NewCenturySchlbk-Roman" w:cs="NewCenturySchlbk-Roman"/>
      <w:i/>
      <w:iCs/>
      <w:szCs w:val="20"/>
      <w:lang w:eastAsia="zh-CN"/>
    </w:rPr>
  </w:style>
  <w:style w:type="paragraph" w:customStyle="1" w:styleId="AlgorithmText">
    <w:name w:val="Algorithm Text"/>
    <w:basedOn w:val="InitialBodyText"/>
    <w:uiPriority w:val="99"/>
    <w:pPr>
      <w:pBdr>
        <w:bottom w:val="single" w:sz="4" w:space="1" w:color="auto"/>
      </w:pBdr>
      <w:tabs>
        <w:tab w:val="left" w:pos="360"/>
        <w:tab w:val="left" w:pos="720"/>
        <w:tab w:val="left" w:pos="1080"/>
        <w:tab w:val="left" w:pos="1440"/>
      </w:tabs>
    </w:pPr>
    <w:rPr>
      <w:b/>
      <w:bCs/>
      <w:sz w:val="18"/>
      <w:szCs w:val="18"/>
      <w:lang w:eastAsia="en-US"/>
    </w:rPr>
  </w:style>
  <w:style w:type="paragraph" w:customStyle="1" w:styleId="Algorithm">
    <w:name w:val="Algorithm"/>
    <w:basedOn w:val="InitialBodyText"/>
    <w:uiPriority w:val="99"/>
    <w:rsid w:val="00B06660"/>
    <w:pPr>
      <w:pBdr>
        <w:top w:val="single" w:sz="4" w:space="1" w:color="auto"/>
        <w:bottom w:val="single" w:sz="4" w:space="1" w:color="auto"/>
      </w:pBdr>
      <w:spacing w:before="200"/>
    </w:pPr>
    <w:rPr>
      <w:b/>
      <w:bCs/>
      <w:caps/>
      <w:sz w:val="18"/>
      <w:szCs w:val="18"/>
      <w:lang w:eastAsia="en-US"/>
    </w:rPr>
  </w:style>
  <w:style w:type="character" w:customStyle="1" w:styleId="Head3">
    <w:name w:val="Head 3"/>
    <w:basedOn w:val="Absatz-Standardschriftart"/>
    <w:uiPriority w:val="99"/>
    <w:rPr>
      <w:rFonts w:ascii="Helvetica" w:hAnsi="Helvetica" w:cs="Helvetica"/>
      <w:color w:val="000000"/>
      <w:sz w:val="18"/>
      <w:szCs w:val="18"/>
      <w:lang w:eastAsia="en-US"/>
    </w:rPr>
  </w:style>
  <w:style w:type="paragraph" w:customStyle="1" w:styleId="ArabicList">
    <w:name w:val="Arabic List"/>
    <w:basedOn w:val="Standard"/>
    <w:uiPriority w:val="99"/>
    <w:rsid w:val="00EA2C67"/>
    <w:pPr>
      <w:ind w:left="288" w:hanging="288"/>
    </w:pPr>
    <w:rPr>
      <w:rFonts w:cs="Times New Roman"/>
      <w:szCs w:val="20"/>
      <w:lang w:val="en-AU" w:eastAsia="zh-CN"/>
    </w:rPr>
  </w:style>
  <w:style w:type="paragraph" w:customStyle="1" w:styleId="TableCaption">
    <w:name w:val="Table Caption"/>
    <w:basedOn w:val="Standard"/>
    <w:uiPriority w:val="99"/>
    <w:rsid w:val="006C79A0"/>
    <w:pPr>
      <w:tabs>
        <w:tab w:val="right" w:pos="7200"/>
      </w:tabs>
      <w:spacing w:after="60"/>
      <w:jc w:val="center"/>
    </w:pPr>
    <w:rPr>
      <w:rFonts w:ascii="Helvetica" w:hAnsi="Helvetica" w:cs="Helvetica"/>
      <w:sz w:val="16"/>
      <w:szCs w:val="16"/>
      <w:lang w:eastAsia="zh-CN"/>
    </w:rPr>
  </w:style>
  <w:style w:type="paragraph" w:customStyle="1" w:styleId="AppendixHead">
    <w:name w:val="Appendix Head"/>
    <w:basedOn w:val="InitialBodyText"/>
    <w:uiPriority w:val="99"/>
    <w:pPr>
      <w:spacing w:before="200" w:after="60"/>
    </w:pPr>
    <w:rPr>
      <w:rFonts w:ascii="Helvetica" w:hAnsi="Helvetica" w:cs="Helvetica"/>
      <w:b/>
      <w:bCs/>
      <w:sz w:val="18"/>
      <w:szCs w:val="18"/>
    </w:rPr>
  </w:style>
  <w:style w:type="character" w:styleId="BesuchterLink">
    <w:name w:val="FollowedHyperlink"/>
    <w:basedOn w:val="Absatz-Standardschriftart"/>
    <w:rPr>
      <w:rFonts w:ascii="Times New Roman" w:hAnsi="Times New Roman" w:cs="Times New Roman"/>
      <w:color w:val="800080"/>
      <w:u w:val="single"/>
    </w:rPr>
  </w:style>
  <w:style w:type="paragraph" w:customStyle="1" w:styleId="Acknowledgehead">
    <w:name w:val="Acknowledge_head"/>
    <w:uiPriority w:val="99"/>
    <w:pPr>
      <w:spacing w:before="320" w:after="60"/>
    </w:pPr>
    <w:rPr>
      <w:rFonts w:ascii="Times New Roman" w:hAnsi="Times New Roman" w:cs="Times New Roman"/>
      <w:sz w:val="32"/>
      <w:szCs w:val="32"/>
    </w:rPr>
  </w:style>
  <w:style w:type="paragraph" w:customStyle="1" w:styleId="References">
    <w:name w:val="References"/>
    <w:basedOn w:val="Standard"/>
    <w:rsid w:val="005130DA"/>
    <w:pPr>
      <w:spacing w:after="60"/>
      <w:ind w:left="289" w:hanging="289"/>
    </w:pPr>
    <w:rPr>
      <w:rFonts w:cs="NewCenturySchlbk"/>
      <w:szCs w:val="16"/>
      <w:lang w:eastAsia="zh-CN"/>
    </w:rPr>
  </w:style>
  <w:style w:type="paragraph" w:customStyle="1" w:styleId="Copyright">
    <w:name w:val="Copyright"/>
    <w:basedOn w:val="Standard"/>
    <w:pPr>
      <w:spacing w:before="40" w:after="40"/>
    </w:pPr>
    <w:rPr>
      <w:rFonts w:ascii="NewCenturySchlbk" w:hAnsi="NewCenturySchlbk" w:cs="NewCenturySchlbk"/>
      <w:sz w:val="16"/>
      <w:szCs w:val="16"/>
      <w:lang w:eastAsia="zh-CN"/>
    </w:rPr>
  </w:style>
  <w:style w:type="paragraph" w:customStyle="1" w:styleId="DOI">
    <w:name w:val="DOI"/>
    <w:basedOn w:val="Footnote"/>
    <w:uiPriority w:val="99"/>
    <w:rsid w:val="000F1EBE"/>
  </w:style>
  <w:style w:type="paragraph" w:customStyle="1" w:styleId="Footnote">
    <w:name w:val="Footnote"/>
    <w:basedOn w:val="Copyright"/>
    <w:uiPriority w:val="99"/>
    <w:rsid w:val="000F1EBE"/>
    <w:pPr>
      <w:pBdr>
        <w:top w:val="single" w:sz="4" w:space="1" w:color="auto"/>
      </w:pBdr>
    </w:pPr>
    <w:rPr>
      <w:rFonts w:ascii="Century Schoolbook" w:hAnsi="Century Schoolbook" w:cs="Times New Roman"/>
    </w:rPr>
  </w:style>
  <w:style w:type="paragraph" w:customStyle="1" w:styleId="Head4">
    <w:name w:val="Head 4"/>
    <w:basedOn w:val="Standard"/>
    <w:uiPriority w:val="99"/>
    <w:rPr>
      <w:rFonts w:cs="Times New Roman"/>
    </w:rPr>
  </w:style>
  <w:style w:type="paragraph" w:styleId="Kopfzeile">
    <w:name w:val="header"/>
    <w:basedOn w:val="Standard"/>
    <w:link w:val="KopfzeileZchn"/>
    <w:pPr>
      <w:tabs>
        <w:tab w:val="center" w:pos="4320"/>
        <w:tab w:val="right" w:pos="8640"/>
      </w:tabs>
    </w:pPr>
    <w:rPr>
      <w:rFonts w:cs="Times New Roman"/>
    </w:rPr>
  </w:style>
  <w:style w:type="character" w:customStyle="1" w:styleId="KopfzeileZchn">
    <w:name w:val="Kopfzeile Zchn"/>
    <w:basedOn w:val="Absatz-Standardschriftart"/>
    <w:link w:val="Kopfzeile"/>
    <w:uiPriority w:val="99"/>
    <w:rsid w:val="00563DB0"/>
    <w:rPr>
      <w:rFonts w:ascii="Times New Roman" w:hAnsi="Times New Roman"/>
      <w:sz w:val="24"/>
      <w:szCs w:val="24"/>
    </w:rPr>
  </w:style>
  <w:style w:type="paragraph" w:customStyle="1" w:styleId="Unnumberedlist">
    <w:name w:val="Unnumbered list"/>
    <w:basedOn w:val="InitialBodyTextIndent"/>
    <w:uiPriority w:val="99"/>
  </w:style>
  <w:style w:type="paragraph" w:customStyle="1" w:styleId="Heading2withH1">
    <w:name w:val="Heading 2 with H1"/>
    <w:basedOn w:val="berschrift2"/>
    <w:uiPriority w:val="99"/>
    <w:rsid w:val="001E47C2"/>
    <w:pPr>
      <w:spacing w:before="0"/>
    </w:pPr>
  </w:style>
  <w:style w:type="paragraph" w:customStyle="1" w:styleId="Alphlist">
    <w:name w:val="Alph list"/>
    <w:basedOn w:val="ArabicList"/>
    <w:uiPriority w:val="99"/>
  </w:style>
  <w:style w:type="paragraph" w:customStyle="1" w:styleId="Alphalist">
    <w:name w:val="Alpha list"/>
    <w:basedOn w:val="Alphlist"/>
    <w:uiPriority w:val="99"/>
    <w:pPr>
      <w:ind w:left="576"/>
    </w:pPr>
  </w:style>
  <w:style w:type="paragraph" w:customStyle="1" w:styleId="Figurecaption">
    <w:name w:val="Figure caption"/>
    <w:basedOn w:val="InitialBodyText"/>
    <w:uiPriority w:val="99"/>
    <w:rsid w:val="0043213E"/>
    <w:pPr>
      <w:jc w:val="center"/>
    </w:pPr>
    <w:rPr>
      <w:sz w:val="16"/>
      <w:szCs w:val="16"/>
    </w:rPr>
  </w:style>
  <w:style w:type="paragraph" w:customStyle="1" w:styleId="Definitionpara">
    <w:name w:val="Definition_para"/>
    <w:basedOn w:val="InitialBodyTextIndent"/>
    <w:uiPriority w:val="99"/>
    <w:pPr>
      <w:spacing w:before="120" w:after="120"/>
    </w:pPr>
  </w:style>
  <w:style w:type="paragraph" w:styleId="Index1">
    <w:name w:val="index 1"/>
    <w:basedOn w:val="Standard"/>
    <w:next w:val="Standard"/>
    <w:autoRedefine/>
    <w:pPr>
      <w:ind w:left="240" w:hanging="240"/>
    </w:pPr>
    <w:rPr>
      <w:rFonts w:cs="Times New Roman"/>
    </w:rPr>
  </w:style>
  <w:style w:type="paragraph" w:styleId="Indexberschrift">
    <w:name w:val="index heading"/>
    <w:basedOn w:val="Standard"/>
    <w:next w:val="Index1"/>
    <w:rPr>
      <w:rFonts w:cs="Arial"/>
      <w:b/>
      <w:bCs/>
    </w:rPr>
  </w:style>
  <w:style w:type="character" w:customStyle="1" w:styleId="Lemmahead">
    <w:name w:val="Lemma_head"/>
    <w:basedOn w:val="Absatz-Standardschriftart"/>
    <w:uiPriority w:val="99"/>
    <w:rsid w:val="00C844F8"/>
    <w:rPr>
      <w:smallCaps/>
    </w:rPr>
  </w:style>
  <w:style w:type="paragraph" w:customStyle="1" w:styleId="Lemmapara">
    <w:name w:val="Lemma_para"/>
    <w:basedOn w:val="InitialBodyTextIndent"/>
    <w:uiPriority w:val="99"/>
    <w:pPr>
      <w:spacing w:before="120" w:after="120"/>
    </w:pPr>
  </w:style>
  <w:style w:type="paragraph" w:styleId="Anrede">
    <w:name w:val="Salutation"/>
    <w:basedOn w:val="Standard"/>
    <w:next w:val="Standard"/>
    <w:link w:val="AnredeZchn"/>
    <w:rPr>
      <w:rFonts w:cs="Times New Roman"/>
    </w:rPr>
  </w:style>
  <w:style w:type="character" w:customStyle="1" w:styleId="AnredeZchn">
    <w:name w:val="Anrede Zchn"/>
    <w:basedOn w:val="Absatz-Standardschriftart"/>
    <w:link w:val="Anrede"/>
    <w:uiPriority w:val="99"/>
    <w:semiHidden/>
    <w:rsid w:val="00563DB0"/>
    <w:rPr>
      <w:rFonts w:ascii="Times New Roman" w:hAnsi="Times New Roman"/>
      <w:sz w:val="24"/>
      <w:szCs w:val="24"/>
    </w:rPr>
  </w:style>
  <w:style w:type="paragraph" w:customStyle="1" w:styleId="ReferenceHead">
    <w:name w:val="Reference Head"/>
    <w:basedOn w:val="Standard"/>
    <w:uiPriority w:val="99"/>
    <w:pPr>
      <w:spacing w:before="200" w:after="60"/>
    </w:pPr>
    <w:rPr>
      <w:rFonts w:ascii="Helvetica" w:hAnsi="Helvetica" w:cs="Helvetica"/>
      <w:b/>
      <w:bCs/>
      <w:caps/>
      <w:sz w:val="18"/>
      <w:szCs w:val="18"/>
      <w:lang w:eastAsia="zh-CN"/>
    </w:rPr>
  </w:style>
  <w:style w:type="paragraph" w:customStyle="1" w:styleId="Proofpara">
    <w:name w:val="Proof_para"/>
    <w:basedOn w:val="InitialBodyTextIndent"/>
    <w:uiPriority w:val="99"/>
    <w:pPr>
      <w:spacing w:before="120" w:after="120"/>
    </w:pPr>
  </w:style>
  <w:style w:type="paragraph" w:customStyle="1" w:styleId="Tablebody">
    <w:name w:val="Table body"/>
    <w:basedOn w:val="Standard"/>
    <w:uiPriority w:val="99"/>
    <w:rsid w:val="000F1588"/>
    <w:rPr>
      <w:rFonts w:cs="Times New Roman"/>
      <w:sz w:val="16"/>
      <w:szCs w:val="16"/>
    </w:rPr>
  </w:style>
  <w:style w:type="paragraph" w:customStyle="1" w:styleId="HistoryDate">
    <w:name w:val="History Date"/>
    <w:basedOn w:val="Standard"/>
    <w:uiPriority w:val="99"/>
    <w:pPr>
      <w:ind w:left="709" w:right="-30" w:hanging="709"/>
    </w:pPr>
    <w:rPr>
      <w:rFonts w:ascii="Helvetica" w:hAnsi="Helvetica" w:cs="Helvetica"/>
      <w:sz w:val="16"/>
      <w:szCs w:val="16"/>
      <w:lang w:eastAsia="zh-CN"/>
    </w:rPr>
  </w:style>
  <w:style w:type="paragraph" w:customStyle="1" w:styleId="Tablesource">
    <w:name w:val="Table source"/>
    <w:basedOn w:val="TableCaption"/>
    <w:uiPriority w:val="99"/>
    <w:rsid w:val="00602777"/>
    <w:pPr>
      <w:spacing w:before="120"/>
      <w:jc w:val="left"/>
    </w:pPr>
    <w:rPr>
      <w:rFonts w:ascii="Century Schoolbook" w:hAnsi="Century Schoolbook" w:cs="NewCenturySchlbk"/>
    </w:rPr>
  </w:style>
  <w:style w:type="paragraph" w:customStyle="1" w:styleId="TableNote">
    <w:name w:val="Table Note"/>
    <w:basedOn w:val="TableCaption"/>
    <w:uiPriority w:val="99"/>
    <w:rsid w:val="00602777"/>
    <w:pPr>
      <w:jc w:val="left"/>
    </w:pPr>
    <w:rPr>
      <w:rFonts w:ascii="Century Schoolbook" w:hAnsi="Century Schoolbook" w:cs="NewCenturySchlbk"/>
    </w:rPr>
  </w:style>
  <w:style w:type="paragraph" w:customStyle="1" w:styleId="z-Referencehead-ignore">
    <w:name w:val="z-Reference head - ignore"/>
    <w:basedOn w:val="InitialBodyText"/>
    <w:uiPriority w:val="99"/>
    <w:rPr>
      <w:b/>
      <w:bCs/>
    </w:rPr>
  </w:style>
  <w:style w:type="paragraph" w:customStyle="1" w:styleId="DescriptionList">
    <w:name w:val="Description List"/>
    <w:basedOn w:val="Extract"/>
    <w:uiPriority w:val="99"/>
    <w:rsid w:val="00396C06"/>
    <w:pPr>
      <w:spacing w:before="0" w:after="40" w:line="240" w:lineRule="exact"/>
      <w:ind w:left="288" w:right="0"/>
    </w:pPr>
    <w:rPr>
      <w:i/>
      <w:iCs/>
    </w:rPr>
  </w:style>
  <w:style w:type="paragraph" w:styleId="Funotentext">
    <w:name w:val="footnote text"/>
    <w:aliases w:val="Schriftart: 9 pt,Schriftart: 10 pt,Schriftart: 8 pt,WB-Fußnotentext,fn,Footnotes,Footnote ak,Footnote Text Char,FoodNote,ft,Footnote Text Char1,Footnote Text Char Char,Footnote Text Char1 Char Char,f,Footnote text"/>
    <w:basedOn w:val="Standard"/>
    <w:link w:val="FunotentextZchn"/>
    <w:uiPriority w:val="99"/>
    <w:rPr>
      <w:rFonts w:ascii="NewCenturySchlbk" w:hAnsi="NewCenturySchlbk" w:cs="NewCenturySchlbk"/>
      <w:sz w:val="16"/>
      <w:szCs w:val="16"/>
    </w:rPr>
  </w:style>
  <w:style w:type="character" w:customStyle="1" w:styleId="FunotentextZchn">
    <w:name w:val="Fußnotentext Zchn"/>
    <w:aliases w:val="Schriftart: 9 pt Zchn,Schriftart: 10 pt Zchn,Schriftart: 8 pt Zchn,WB-Fußnotentext Zchn,fn Zchn,Footnotes Zchn,Footnote ak Zchn,Footnote Text Char Zchn,FoodNote Zchn,ft Zchn,Footnote Text Char1 Zchn,Footnote Text Char Char Zchn,f Zchn"/>
    <w:basedOn w:val="Absatz-Standardschriftart"/>
    <w:link w:val="Funotentext"/>
    <w:uiPriority w:val="99"/>
    <w:semiHidden/>
    <w:rsid w:val="00563DB0"/>
    <w:rPr>
      <w:rFonts w:ascii="Times New Roman" w:hAnsi="Times New Roman"/>
      <w:sz w:val="20"/>
      <w:szCs w:val="20"/>
    </w:rPr>
  </w:style>
  <w:style w:type="character" w:styleId="Funotenzeichen">
    <w:name w:val="footnote reference"/>
    <w:aliases w:val="Footnote symbol,Times 10 Point,Exposant 3 Point,Footnote number,Footnote Reference Number,Footnote reference number,Footnote Reference Superscript,EN Footnote Reference,note TESI,Voetnootverwijzing,fr,o,FR,F,FR1"/>
    <w:basedOn w:val="Absatz-Standardschriftart"/>
    <w:uiPriority w:val="99"/>
    <w:rPr>
      <w:rFonts w:ascii="Times New Roman" w:hAnsi="Times New Roman" w:cs="Times New Roman"/>
      <w:vertAlign w:val="superscript"/>
    </w:rPr>
  </w:style>
  <w:style w:type="character" w:customStyle="1" w:styleId="Definitionhead">
    <w:name w:val="Definition_head"/>
    <w:basedOn w:val="Absatz-Standardschriftart"/>
    <w:uiPriority w:val="99"/>
    <w:rsid w:val="00CC11FC"/>
    <w:rPr>
      <w:i/>
      <w:iCs/>
    </w:rPr>
  </w:style>
  <w:style w:type="paragraph" w:customStyle="1" w:styleId="Heading3para">
    <w:name w:val="Heading_3_para"/>
    <w:basedOn w:val="InitialBodyTextIndent"/>
    <w:uiPriority w:val="99"/>
    <w:pPr>
      <w:spacing w:before="120" w:after="120"/>
    </w:pPr>
  </w:style>
  <w:style w:type="paragraph" w:customStyle="1" w:styleId="Acktext">
    <w:name w:val="Ack_text"/>
    <w:basedOn w:val="InitialBodyText"/>
    <w:uiPriority w:val="99"/>
    <w:rPr>
      <w:sz w:val="16"/>
      <w:szCs w:val="16"/>
    </w:rPr>
  </w:style>
  <w:style w:type="paragraph" w:customStyle="1" w:styleId="AuthorsNamewithrule">
    <w:name w:val="Author's Name with rule"/>
    <w:basedOn w:val="AuthorsName"/>
    <w:uiPriority w:val="99"/>
    <w:pPr>
      <w:pBdr>
        <w:bottom w:val="single" w:sz="4" w:space="12" w:color="auto"/>
      </w:pBdr>
      <w:ind w:right="0"/>
    </w:pPr>
  </w:style>
  <w:style w:type="paragraph" w:styleId="Sprechblasentext">
    <w:name w:val="Balloon Text"/>
    <w:basedOn w:val="Standard"/>
    <w:link w:val="SprechblasentextZchn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rPr>
      <w:rFonts w:ascii="Tahoma" w:hAnsi="Tahoma" w:cs="Tahoma"/>
      <w:sz w:val="16"/>
      <w:szCs w:val="16"/>
    </w:rPr>
  </w:style>
  <w:style w:type="paragraph" w:styleId="Literaturverzeichnis">
    <w:name w:val="Bibliography"/>
    <w:basedOn w:val="Standard"/>
    <w:next w:val="Standard"/>
    <w:uiPriority w:val="99"/>
    <w:rPr>
      <w:rFonts w:cs="Times New Roman"/>
    </w:rPr>
  </w:style>
  <w:style w:type="paragraph" w:styleId="Blocktext">
    <w:name w:val="Block Text"/>
    <w:basedOn w:val="Standard"/>
    <w:pPr>
      <w:ind w:left="1440" w:right="1440"/>
    </w:pPr>
    <w:rPr>
      <w:rFonts w:cs="Times New Roman"/>
    </w:rPr>
  </w:style>
  <w:style w:type="paragraph" w:styleId="Textkrper2">
    <w:name w:val="Body Text 2"/>
    <w:basedOn w:val="Standard"/>
    <w:link w:val="Textkrper2Zchn"/>
    <w:uiPriority w:val="99"/>
    <w:pPr>
      <w:ind w:left="360"/>
    </w:pPr>
    <w:rPr>
      <w:rFonts w:cs="Times New Roman"/>
    </w:rPr>
  </w:style>
  <w:style w:type="character" w:customStyle="1" w:styleId="Textkrper2Zchn">
    <w:name w:val="Textkörper 2 Zchn"/>
    <w:basedOn w:val="Absatz-Standardschriftart"/>
    <w:link w:val="Textkrper2"/>
    <w:uiPriority w:val="99"/>
    <w:rPr>
      <w:rFonts w:ascii="Times New Roman" w:hAnsi="Times New Roman" w:cs="Times New Roman"/>
      <w:sz w:val="24"/>
      <w:szCs w:val="24"/>
    </w:rPr>
  </w:style>
  <w:style w:type="paragraph" w:styleId="Textkrper3">
    <w:name w:val="Body Text 3"/>
    <w:basedOn w:val="Standard"/>
    <w:link w:val="Textkrper3Zchn"/>
    <w:uiPriority w:val="99"/>
    <w:rPr>
      <w:rFonts w:cs="Times New Roman"/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rPr>
      <w:rFonts w:ascii="Times New Roman" w:hAnsi="Times New Roman" w:cs="Times New Roman"/>
      <w:sz w:val="16"/>
      <w:szCs w:val="16"/>
    </w:rPr>
  </w:style>
  <w:style w:type="paragraph" w:styleId="Textkrper-Erstzeileneinzug">
    <w:name w:val="Body Text First Indent"/>
    <w:basedOn w:val="Textkrper"/>
    <w:link w:val="Textkrper-ErstzeileneinzugZchn"/>
    <w:uiPriority w:val="99"/>
    <w:pPr>
      <w:ind w:firstLine="210"/>
    </w:pPr>
  </w:style>
  <w:style w:type="character" w:customStyle="1" w:styleId="Textkrper-ErstzeileneinzugZchn">
    <w:name w:val="Textkörper-Erstzeileneinzug Zchn"/>
    <w:basedOn w:val="BodyTextChar1"/>
    <w:link w:val="Textkrper-Erstzeileneinzug"/>
    <w:uiPriority w:val="99"/>
    <w:rPr>
      <w:rFonts w:ascii="Times New Roman" w:hAnsi="Times New Roman" w:cs="Times New Roman"/>
      <w:sz w:val="24"/>
      <w:szCs w:val="24"/>
    </w:rPr>
  </w:style>
  <w:style w:type="character" w:customStyle="1" w:styleId="BodyTextChar1">
    <w:name w:val="Body Text Char1"/>
    <w:basedOn w:val="Absatz-Standardschriftart"/>
    <w:uiPriority w:val="99"/>
    <w:rPr>
      <w:rFonts w:ascii="Times New Roman" w:hAnsi="Times New Roman" w:cs="Times New Roman"/>
      <w:sz w:val="24"/>
      <w:szCs w:val="24"/>
    </w:rPr>
  </w:style>
  <w:style w:type="character" w:customStyle="1" w:styleId="BodyTextIndentChar">
    <w:name w:val="Body Text Indent Char"/>
    <w:basedOn w:val="Absatz-Standardschriftart"/>
    <w:uiPriority w:val="99"/>
    <w:rPr>
      <w:rFonts w:ascii="Times New Roman" w:hAnsi="Times New Roman" w:cs="Times New Roman"/>
      <w:sz w:val="24"/>
      <w:szCs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563DB0"/>
    <w:pPr>
      <w:ind w:left="360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563DB0"/>
    <w:rPr>
      <w:rFonts w:ascii="Times New Roman" w:hAnsi="Times New Roman"/>
      <w:sz w:val="24"/>
      <w:szCs w:val="24"/>
    </w:rPr>
  </w:style>
  <w:style w:type="paragraph" w:styleId="Textkrper-Erstzeileneinzug2">
    <w:name w:val="Body Text First Indent 2"/>
    <w:basedOn w:val="Textkrper2"/>
    <w:link w:val="Textkrper-Erstzeileneinzug2Zchn"/>
    <w:uiPriority w:val="99"/>
    <w:pPr>
      <w:ind w:firstLine="210"/>
    </w:pPr>
  </w:style>
  <w:style w:type="character" w:customStyle="1" w:styleId="Textkrper-Erstzeileneinzug2Zchn">
    <w:name w:val="Textkörper-Erstzeileneinzug 2 Zchn"/>
    <w:basedOn w:val="BodyTextIndentChar"/>
    <w:link w:val="Textkrper-Erstzeileneinzug2"/>
    <w:uiPriority w:val="99"/>
    <w:rPr>
      <w:rFonts w:ascii="Times New Roman" w:hAnsi="Times New Roman" w:cs="Times New Roman"/>
      <w:sz w:val="24"/>
      <w:szCs w:val="24"/>
    </w:rPr>
  </w:style>
  <w:style w:type="paragraph" w:styleId="Textkrper-Einzug2">
    <w:name w:val="Body Text Indent 2"/>
    <w:basedOn w:val="Standard"/>
    <w:link w:val="Textkrper-Einzug2Zchn"/>
    <w:uiPriority w:val="99"/>
    <w:pPr>
      <w:spacing w:line="480" w:lineRule="auto"/>
      <w:ind w:left="360"/>
    </w:pPr>
    <w:rPr>
      <w:rFonts w:cs="Times New Roman"/>
    </w:rPr>
  </w:style>
  <w:style w:type="character" w:customStyle="1" w:styleId="Textkrper-Einzug2Zchn">
    <w:name w:val="Textkörper-Einzug 2 Zchn"/>
    <w:basedOn w:val="Absatz-Standardschriftart"/>
    <w:link w:val="Textkrper-Einzug2"/>
    <w:uiPriority w:val="99"/>
    <w:rPr>
      <w:rFonts w:ascii="Times New Roman" w:hAnsi="Times New Roman" w:cs="Times New Roman"/>
      <w:sz w:val="24"/>
      <w:szCs w:val="24"/>
    </w:rPr>
  </w:style>
  <w:style w:type="paragraph" w:styleId="Textkrper-Einzug3">
    <w:name w:val="Body Text Indent 3"/>
    <w:basedOn w:val="Standard"/>
    <w:link w:val="Textkrper-Einzug3Zchn"/>
    <w:uiPriority w:val="99"/>
    <w:pPr>
      <w:ind w:left="360"/>
    </w:pPr>
    <w:rPr>
      <w:rFonts w:cs="Times New Roman"/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rPr>
      <w:rFonts w:ascii="Times New Roman" w:hAnsi="Times New Roman" w:cs="Times New Roman"/>
      <w:sz w:val="16"/>
      <w:szCs w:val="16"/>
    </w:rPr>
  </w:style>
  <w:style w:type="paragraph" w:styleId="Beschriftung">
    <w:name w:val="caption"/>
    <w:basedOn w:val="Standard"/>
    <w:next w:val="Standard"/>
    <w:link w:val="BeschriftungZchn"/>
    <w:uiPriority w:val="35"/>
    <w:qFormat/>
    <w:rsid w:val="00B1460C"/>
    <w:pPr>
      <w:spacing w:after="240"/>
      <w:jc w:val="center"/>
    </w:pPr>
    <w:rPr>
      <w:rFonts w:cs="Times New Roman"/>
      <w:b/>
      <w:bCs/>
      <w:sz w:val="18"/>
      <w:szCs w:val="20"/>
    </w:rPr>
  </w:style>
  <w:style w:type="character" w:customStyle="1" w:styleId="BeschriftungZchn">
    <w:name w:val="Beschriftung Zchn"/>
    <w:link w:val="Beschriftung"/>
    <w:locked/>
    <w:rsid w:val="00B1460C"/>
    <w:rPr>
      <w:rFonts w:ascii="Century Schoolbook" w:hAnsi="Century Schoolbook" w:cs="Times New Roman"/>
      <w:b/>
      <w:bCs/>
      <w:sz w:val="18"/>
      <w:szCs w:val="20"/>
    </w:rPr>
  </w:style>
  <w:style w:type="paragraph" w:styleId="Gruformel">
    <w:name w:val="Closing"/>
    <w:basedOn w:val="Standard"/>
    <w:link w:val="GruformelZchn"/>
    <w:pPr>
      <w:ind w:left="4320"/>
    </w:pPr>
    <w:rPr>
      <w:rFonts w:cs="Times New Roman"/>
    </w:rPr>
  </w:style>
  <w:style w:type="character" w:customStyle="1" w:styleId="GruformelZchn">
    <w:name w:val="Grußformel Zchn"/>
    <w:basedOn w:val="Absatz-Standardschriftart"/>
    <w:link w:val="Gruformel"/>
    <w:uiPriority w:val="99"/>
    <w:rPr>
      <w:rFonts w:ascii="Times New Roman" w:hAnsi="Times New Roman" w:cs="Times New Roman"/>
      <w:sz w:val="24"/>
      <w:szCs w:val="24"/>
    </w:rPr>
  </w:style>
  <w:style w:type="paragraph" w:styleId="Kommentartext">
    <w:name w:val="annotation text"/>
    <w:basedOn w:val="Standard"/>
    <w:link w:val="KommentartextZchn"/>
    <w:uiPriority w:val="99"/>
    <w:rPr>
      <w:rFonts w:cs="Times New Roman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Pr>
      <w:rFonts w:ascii="Times New Roman" w:hAnsi="Times New Roman" w:cs="Times New Roman"/>
    </w:rPr>
  </w:style>
  <w:style w:type="paragraph" w:styleId="Kommentarthema">
    <w:name w:val="annotation subject"/>
    <w:basedOn w:val="Kommentartext"/>
    <w:next w:val="Kommentartext"/>
    <w:link w:val="KommentarthemaZchn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rPr>
      <w:rFonts w:ascii="Times New Roman" w:hAnsi="Times New Roman" w:cs="Times New Roman"/>
      <w:b/>
      <w:bCs/>
    </w:rPr>
  </w:style>
  <w:style w:type="paragraph" w:styleId="Datum">
    <w:name w:val="Date"/>
    <w:basedOn w:val="Standard"/>
    <w:next w:val="Standard"/>
    <w:link w:val="DatumZchn"/>
    <w:rPr>
      <w:rFonts w:cs="Times New Roman"/>
    </w:rPr>
  </w:style>
  <w:style w:type="character" w:customStyle="1" w:styleId="DatumZchn">
    <w:name w:val="Datum Zchn"/>
    <w:basedOn w:val="Absatz-Standardschriftart"/>
    <w:link w:val="Datum"/>
    <w:uiPriority w:val="99"/>
    <w:rPr>
      <w:rFonts w:ascii="Times New Roman" w:hAnsi="Times New Roman" w:cs="Times New Roman"/>
      <w:sz w:val="24"/>
      <w:szCs w:val="24"/>
    </w:rPr>
  </w:style>
  <w:style w:type="paragraph" w:styleId="Dokumentstruktur">
    <w:name w:val="Document Map"/>
    <w:basedOn w:val="Standard"/>
    <w:link w:val="DokumentstrukturZchn"/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rPr>
      <w:rFonts w:ascii="Tahoma" w:hAnsi="Tahoma" w:cs="Tahoma"/>
      <w:sz w:val="16"/>
      <w:szCs w:val="16"/>
    </w:rPr>
  </w:style>
  <w:style w:type="paragraph" w:styleId="E-Mail-Signatur">
    <w:name w:val="E-mail Signature"/>
    <w:basedOn w:val="Standard"/>
    <w:link w:val="E-Mail-SignaturZchn"/>
    <w:uiPriority w:val="99"/>
    <w:rPr>
      <w:rFonts w:cs="Times New Roman"/>
    </w:rPr>
  </w:style>
  <w:style w:type="character" w:customStyle="1" w:styleId="E-Mail-SignaturZchn">
    <w:name w:val="E-Mail-Signatur Zchn"/>
    <w:basedOn w:val="Absatz-Standardschriftart"/>
    <w:link w:val="E-Mail-Signatur"/>
    <w:uiPriority w:val="99"/>
    <w:rPr>
      <w:rFonts w:ascii="Times New Roman" w:hAnsi="Times New Roman" w:cs="Times New Roman"/>
      <w:sz w:val="24"/>
      <w:szCs w:val="24"/>
    </w:rPr>
  </w:style>
  <w:style w:type="paragraph" w:styleId="Endnotentext">
    <w:name w:val="endnote text"/>
    <w:basedOn w:val="Standard"/>
    <w:link w:val="EndnotentextZchn"/>
    <w:uiPriority w:val="99"/>
    <w:rPr>
      <w:rFonts w:cs="Times New Roman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rPr>
      <w:rFonts w:ascii="Times New Roman" w:hAnsi="Times New Roman" w:cs="Times New Roman"/>
    </w:rPr>
  </w:style>
  <w:style w:type="paragraph" w:styleId="Umschlagadresse">
    <w:name w:val="envelope address"/>
    <w:basedOn w:val="Standard"/>
    <w:uiPriority w:val="99"/>
    <w:pPr>
      <w:framePr w:w="7920" w:h="1980" w:hRule="exact" w:hSpace="180" w:wrap="auto" w:hAnchor="page" w:xAlign="center" w:yAlign="bottom"/>
      <w:ind w:left="2880"/>
    </w:pPr>
    <w:rPr>
      <w:rFonts w:ascii="Cambria" w:hAnsi="Cambria" w:cs="Cambria"/>
    </w:rPr>
  </w:style>
  <w:style w:type="paragraph" w:styleId="Umschlagabsenderadresse">
    <w:name w:val="envelope return"/>
    <w:basedOn w:val="Standard"/>
    <w:uiPriority w:val="99"/>
    <w:rPr>
      <w:rFonts w:ascii="Cambria" w:hAnsi="Cambria" w:cs="Cambria"/>
      <w:szCs w:val="20"/>
    </w:rPr>
  </w:style>
  <w:style w:type="paragraph" w:styleId="Fuzeile">
    <w:name w:val="footer"/>
    <w:basedOn w:val="Standard"/>
    <w:link w:val="FuzeileZchn"/>
    <w:uiPriority w:val="99"/>
    <w:pPr>
      <w:tabs>
        <w:tab w:val="center" w:pos="4680"/>
        <w:tab w:val="right" w:pos="9360"/>
      </w:tabs>
    </w:pPr>
    <w:rPr>
      <w:rFonts w:cs="Times New Roman"/>
    </w:rPr>
  </w:style>
  <w:style w:type="character" w:customStyle="1" w:styleId="FuzeileZchn">
    <w:name w:val="Fußzeile Zchn"/>
    <w:basedOn w:val="Absatz-Standardschriftart"/>
    <w:link w:val="Fuzeile"/>
    <w:uiPriority w:val="99"/>
    <w:rPr>
      <w:rFonts w:ascii="Times New Roman" w:hAnsi="Times New Roman" w:cs="Times New Roman"/>
      <w:sz w:val="24"/>
      <w:szCs w:val="24"/>
    </w:rPr>
  </w:style>
  <w:style w:type="paragraph" w:styleId="HTMLAdresse">
    <w:name w:val="HTML Address"/>
    <w:basedOn w:val="Standard"/>
    <w:link w:val="HTMLAdresseZchn"/>
    <w:uiPriority w:val="99"/>
    <w:rPr>
      <w:rFonts w:cs="Times New Roman"/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rPr>
      <w:rFonts w:ascii="Times New Roman" w:hAnsi="Times New Roman" w:cs="Times New Roman"/>
      <w:i/>
      <w:iCs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rPr>
      <w:rFonts w:ascii="Courier New" w:hAnsi="Courier New" w:cs="Courier New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Pr>
      <w:rFonts w:ascii="Courier New" w:hAnsi="Courier New" w:cs="Courier New"/>
    </w:rPr>
  </w:style>
  <w:style w:type="paragraph" w:styleId="Index2">
    <w:name w:val="index 2"/>
    <w:basedOn w:val="Standard"/>
    <w:next w:val="Standard"/>
    <w:autoRedefine/>
    <w:pPr>
      <w:ind w:left="480" w:hanging="240"/>
    </w:pPr>
    <w:rPr>
      <w:rFonts w:cs="Times New Roman"/>
    </w:rPr>
  </w:style>
  <w:style w:type="paragraph" w:styleId="Index3">
    <w:name w:val="index 3"/>
    <w:basedOn w:val="Standard"/>
    <w:next w:val="Standard"/>
    <w:autoRedefine/>
    <w:pPr>
      <w:ind w:left="720" w:hanging="240"/>
    </w:pPr>
    <w:rPr>
      <w:rFonts w:cs="Times New Roman"/>
    </w:rPr>
  </w:style>
  <w:style w:type="paragraph" w:styleId="Index4">
    <w:name w:val="index 4"/>
    <w:basedOn w:val="Standard"/>
    <w:next w:val="Standard"/>
    <w:autoRedefine/>
    <w:pPr>
      <w:ind w:left="960" w:hanging="240"/>
    </w:pPr>
    <w:rPr>
      <w:rFonts w:cs="Times New Roman"/>
    </w:rPr>
  </w:style>
  <w:style w:type="paragraph" w:styleId="Index5">
    <w:name w:val="index 5"/>
    <w:basedOn w:val="Standard"/>
    <w:next w:val="Standard"/>
    <w:autoRedefine/>
    <w:pPr>
      <w:ind w:left="1200" w:hanging="240"/>
    </w:pPr>
    <w:rPr>
      <w:rFonts w:cs="Times New Roman"/>
    </w:rPr>
  </w:style>
  <w:style w:type="paragraph" w:styleId="Index6">
    <w:name w:val="index 6"/>
    <w:basedOn w:val="Standard"/>
    <w:next w:val="Standard"/>
    <w:autoRedefine/>
    <w:pPr>
      <w:ind w:left="1440" w:hanging="240"/>
    </w:pPr>
    <w:rPr>
      <w:rFonts w:cs="Times New Roman"/>
    </w:rPr>
  </w:style>
  <w:style w:type="paragraph" w:styleId="Index7">
    <w:name w:val="index 7"/>
    <w:basedOn w:val="Standard"/>
    <w:next w:val="Standard"/>
    <w:autoRedefine/>
    <w:pPr>
      <w:ind w:left="1680" w:hanging="240"/>
    </w:pPr>
    <w:rPr>
      <w:rFonts w:cs="Times New Roman"/>
    </w:rPr>
  </w:style>
  <w:style w:type="paragraph" w:styleId="Index8">
    <w:name w:val="index 8"/>
    <w:basedOn w:val="Standard"/>
    <w:next w:val="Standard"/>
    <w:autoRedefine/>
    <w:pPr>
      <w:ind w:left="1920" w:hanging="240"/>
    </w:pPr>
    <w:rPr>
      <w:rFonts w:cs="Times New Roman"/>
    </w:rPr>
  </w:style>
  <w:style w:type="paragraph" w:styleId="Index9">
    <w:name w:val="index 9"/>
    <w:basedOn w:val="Standard"/>
    <w:next w:val="Standard"/>
    <w:autoRedefine/>
    <w:pPr>
      <w:ind w:left="2160" w:hanging="240"/>
    </w:pPr>
    <w:rPr>
      <w:rFonts w:cs="Times New Roman"/>
    </w:rPr>
  </w:style>
  <w:style w:type="paragraph" w:styleId="IntensivesZitat">
    <w:name w:val="Intense Quote"/>
    <w:basedOn w:val="Standard"/>
    <w:next w:val="Standard"/>
    <w:link w:val="IntensivesZitatZchn"/>
    <w:uiPriority w:val="99"/>
    <w:pPr>
      <w:pBdr>
        <w:bottom w:val="single" w:sz="4" w:space="4" w:color="auto"/>
      </w:pBdr>
      <w:spacing w:before="200" w:after="280"/>
      <w:ind w:left="936" w:right="936"/>
    </w:pPr>
    <w:rPr>
      <w:rFonts w:cs="Times New Roman"/>
      <w:b/>
      <w:bCs/>
      <w:i/>
      <w:iCs/>
    </w:rPr>
  </w:style>
  <w:style w:type="character" w:customStyle="1" w:styleId="IntensivesZitatZchn">
    <w:name w:val="Intensives Zitat Zchn"/>
    <w:basedOn w:val="Absatz-Standardschriftart"/>
    <w:link w:val="IntensivesZitat"/>
    <w:uiPriority w:val="99"/>
    <w:rPr>
      <w:rFonts w:ascii="Times New Roman" w:hAnsi="Times New Roman" w:cs="Times New Roman"/>
      <w:b/>
      <w:bCs/>
      <w:i/>
      <w:iCs/>
      <w:szCs w:val="24"/>
    </w:rPr>
  </w:style>
  <w:style w:type="paragraph" w:styleId="Liste">
    <w:name w:val="List"/>
    <w:basedOn w:val="Standard"/>
    <w:pPr>
      <w:ind w:left="360" w:hanging="360"/>
    </w:pPr>
    <w:rPr>
      <w:rFonts w:cs="Times New Roman"/>
    </w:rPr>
  </w:style>
  <w:style w:type="paragraph" w:styleId="Liste2">
    <w:name w:val="List 2"/>
    <w:basedOn w:val="Standard"/>
    <w:pPr>
      <w:ind w:left="720" w:hanging="360"/>
    </w:pPr>
    <w:rPr>
      <w:rFonts w:cs="Times New Roman"/>
    </w:rPr>
  </w:style>
  <w:style w:type="paragraph" w:styleId="Liste3">
    <w:name w:val="List 3"/>
    <w:basedOn w:val="Standard"/>
    <w:pPr>
      <w:ind w:left="1080" w:hanging="360"/>
    </w:pPr>
    <w:rPr>
      <w:rFonts w:cs="Times New Roman"/>
    </w:rPr>
  </w:style>
  <w:style w:type="paragraph" w:styleId="Liste4">
    <w:name w:val="List 4"/>
    <w:basedOn w:val="Standard"/>
    <w:pPr>
      <w:ind w:left="1440" w:hanging="360"/>
    </w:pPr>
    <w:rPr>
      <w:rFonts w:cs="Times New Roman"/>
    </w:rPr>
  </w:style>
  <w:style w:type="paragraph" w:styleId="Liste5">
    <w:name w:val="List 5"/>
    <w:basedOn w:val="Standard"/>
    <w:pPr>
      <w:ind w:left="1800" w:hanging="360"/>
    </w:pPr>
    <w:rPr>
      <w:rFonts w:cs="Times New Roman"/>
    </w:rPr>
  </w:style>
  <w:style w:type="paragraph" w:styleId="Aufzhlungszeichen">
    <w:name w:val="List Bullet"/>
    <w:basedOn w:val="Standard"/>
    <w:autoRedefine/>
    <w:pPr>
      <w:tabs>
        <w:tab w:val="num" w:pos="360"/>
      </w:tabs>
      <w:ind w:left="360" w:hanging="360"/>
    </w:pPr>
    <w:rPr>
      <w:rFonts w:cs="Times New Roman"/>
    </w:rPr>
  </w:style>
  <w:style w:type="paragraph" w:styleId="Aufzhlungszeichen2">
    <w:name w:val="List Bullet 2"/>
    <w:basedOn w:val="Standard"/>
    <w:autoRedefine/>
    <w:pPr>
      <w:tabs>
        <w:tab w:val="num" w:pos="720"/>
      </w:tabs>
      <w:ind w:left="720" w:hanging="360"/>
    </w:pPr>
    <w:rPr>
      <w:rFonts w:cs="Times New Roman"/>
    </w:rPr>
  </w:style>
  <w:style w:type="paragraph" w:styleId="Aufzhlungszeichen3">
    <w:name w:val="List Bullet 3"/>
    <w:basedOn w:val="Standard"/>
    <w:autoRedefine/>
    <w:pPr>
      <w:tabs>
        <w:tab w:val="num" w:pos="1080"/>
      </w:tabs>
      <w:ind w:left="1080" w:hanging="360"/>
    </w:pPr>
    <w:rPr>
      <w:rFonts w:cs="Times New Roman"/>
    </w:rPr>
  </w:style>
  <w:style w:type="paragraph" w:styleId="Aufzhlungszeichen4">
    <w:name w:val="List Bullet 4"/>
    <w:basedOn w:val="Standard"/>
    <w:autoRedefine/>
    <w:pPr>
      <w:tabs>
        <w:tab w:val="num" w:pos="1440"/>
      </w:tabs>
      <w:ind w:left="1440" w:hanging="360"/>
    </w:pPr>
    <w:rPr>
      <w:rFonts w:cs="Times New Roman"/>
    </w:rPr>
  </w:style>
  <w:style w:type="paragraph" w:styleId="Aufzhlungszeichen5">
    <w:name w:val="List Bullet 5"/>
    <w:basedOn w:val="Standard"/>
    <w:autoRedefine/>
    <w:pPr>
      <w:tabs>
        <w:tab w:val="num" w:pos="1800"/>
      </w:tabs>
      <w:ind w:left="1800" w:hanging="360"/>
    </w:pPr>
    <w:rPr>
      <w:rFonts w:cs="Times New Roman"/>
    </w:rPr>
  </w:style>
  <w:style w:type="paragraph" w:styleId="Listenfortsetzung">
    <w:name w:val="List Continue"/>
    <w:basedOn w:val="Standard"/>
    <w:pPr>
      <w:ind w:left="360"/>
    </w:pPr>
    <w:rPr>
      <w:rFonts w:cs="Times New Roman"/>
    </w:rPr>
  </w:style>
  <w:style w:type="paragraph" w:styleId="Listenfortsetzung2">
    <w:name w:val="List Continue 2"/>
    <w:basedOn w:val="Standard"/>
    <w:pPr>
      <w:ind w:left="720"/>
    </w:pPr>
    <w:rPr>
      <w:rFonts w:cs="Times New Roman"/>
    </w:rPr>
  </w:style>
  <w:style w:type="paragraph" w:styleId="Listenfortsetzung3">
    <w:name w:val="List Continue 3"/>
    <w:basedOn w:val="Standard"/>
    <w:pPr>
      <w:ind w:left="1080"/>
    </w:pPr>
    <w:rPr>
      <w:rFonts w:cs="Times New Roman"/>
    </w:rPr>
  </w:style>
  <w:style w:type="paragraph" w:styleId="Listenfortsetzung4">
    <w:name w:val="List Continue 4"/>
    <w:basedOn w:val="Standard"/>
    <w:pPr>
      <w:ind w:left="1440"/>
    </w:pPr>
    <w:rPr>
      <w:rFonts w:cs="Times New Roman"/>
    </w:rPr>
  </w:style>
  <w:style w:type="paragraph" w:styleId="Listenfortsetzung5">
    <w:name w:val="List Continue 5"/>
    <w:basedOn w:val="Standard"/>
    <w:pPr>
      <w:ind w:left="1800"/>
    </w:pPr>
    <w:rPr>
      <w:rFonts w:cs="Times New Roman"/>
    </w:rPr>
  </w:style>
  <w:style w:type="paragraph" w:styleId="Listennummer">
    <w:name w:val="List Number"/>
    <w:basedOn w:val="Standard"/>
    <w:pPr>
      <w:tabs>
        <w:tab w:val="num" w:pos="360"/>
      </w:tabs>
      <w:ind w:left="360" w:hanging="360"/>
    </w:pPr>
    <w:rPr>
      <w:rFonts w:cs="Times New Roman"/>
    </w:rPr>
  </w:style>
  <w:style w:type="paragraph" w:styleId="Listennummer2">
    <w:name w:val="List Number 2"/>
    <w:basedOn w:val="Standard"/>
    <w:pPr>
      <w:tabs>
        <w:tab w:val="num" w:pos="720"/>
      </w:tabs>
      <w:ind w:left="720" w:hanging="360"/>
    </w:pPr>
    <w:rPr>
      <w:rFonts w:cs="Times New Roman"/>
    </w:rPr>
  </w:style>
  <w:style w:type="paragraph" w:styleId="Listennummer3">
    <w:name w:val="List Number 3"/>
    <w:basedOn w:val="Standard"/>
    <w:pPr>
      <w:tabs>
        <w:tab w:val="num" w:pos="1080"/>
      </w:tabs>
      <w:ind w:left="1080" w:hanging="360"/>
    </w:pPr>
    <w:rPr>
      <w:rFonts w:cs="Times New Roman"/>
    </w:rPr>
  </w:style>
  <w:style w:type="paragraph" w:styleId="Listennummer4">
    <w:name w:val="List Number 4"/>
    <w:basedOn w:val="Standard"/>
    <w:pPr>
      <w:tabs>
        <w:tab w:val="num" w:pos="1440"/>
      </w:tabs>
      <w:ind w:left="1440" w:hanging="360"/>
    </w:pPr>
    <w:rPr>
      <w:rFonts w:cs="Times New Roman"/>
    </w:rPr>
  </w:style>
  <w:style w:type="paragraph" w:styleId="Listennummer5">
    <w:name w:val="List Number 5"/>
    <w:basedOn w:val="Standard"/>
    <w:pPr>
      <w:tabs>
        <w:tab w:val="num" w:pos="1800"/>
      </w:tabs>
      <w:ind w:left="1800" w:hanging="360"/>
    </w:pPr>
    <w:rPr>
      <w:rFonts w:cs="Times New Roman"/>
    </w:rPr>
  </w:style>
  <w:style w:type="paragraph" w:styleId="Listenabsatz">
    <w:name w:val="List Paragraph"/>
    <w:basedOn w:val="Standard"/>
    <w:link w:val="ListenabsatzZchn"/>
    <w:uiPriority w:val="34"/>
    <w:qFormat/>
    <w:pPr>
      <w:ind w:left="720"/>
    </w:pPr>
    <w:rPr>
      <w:rFonts w:cs="Times New Roman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092F9D"/>
    <w:rPr>
      <w:rFonts w:ascii="Times New Roman" w:hAnsi="Times New Roman" w:cs="Times New Roman"/>
      <w:szCs w:val="24"/>
    </w:rPr>
  </w:style>
  <w:style w:type="paragraph" w:styleId="Makrotext">
    <w:name w:val="macro"/>
    <w:link w:val="MakrotextZchn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rPr>
      <w:rFonts w:ascii="Courier New" w:hAnsi="Courier New" w:cs="Courier New"/>
      <w:lang w:val="en-US" w:eastAsia="en-US"/>
    </w:rPr>
  </w:style>
  <w:style w:type="paragraph" w:styleId="Nachrichtenkopf">
    <w:name w:val="Message Header"/>
    <w:basedOn w:val="Standard"/>
    <w:link w:val="NachrichtenkopfZchn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 w:cs="Cambria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rPr>
      <w:rFonts w:ascii="Cambria" w:hAnsi="Cambria" w:cs="Cambria"/>
      <w:sz w:val="24"/>
      <w:szCs w:val="24"/>
      <w:shd w:val="pct20" w:color="auto" w:fill="auto"/>
    </w:rPr>
  </w:style>
  <w:style w:type="paragraph" w:styleId="KeinLeerraum">
    <w:name w:val="No Spacing"/>
    <w:uiPriority w:val="1"/>
    <w:qFormat/>
    <w:rPr>
      <w:rFonts w:ascii="Times New Roman" w:hAnsi="Times New Roman" w:cs="Times New Roman"/>
      <w:sz w:val="24"/>
      <w:szCs w:val="24"/>
    </w:rPr>
  </w:style>
  <w:style w:type="paragraph" w:styleId="StandardWeb">
    <w:name w:val="Normal (Web)"/>
    <w:basedOn w:val="Standard"/>
    <w:uiPriority w:val="99"/>
    <w:rPr>
      <w:rFonts w:cs="Times New Roman"/>
    </w:rPr>
  </w:style>
  <w:style w:type="paragraph" w:styleId="Standardeinzug">
    <w:name w:val="Normal Indent"/>
    <w:basedOn w:val="Standard"/>
    <w:pPr>
      <w:ind w:left="720"/>
    </w:pPr>
    <w:rPr>
      <w:rFonts w:cs="Times New Roman"/>
    </w:rPr>
  </w:style>
  <w:style w:type="paragraph" w:styleId="Fu-Endnotenberschrift">
    <w:name w:val="Note Heading"/>
    <w:basedOn w:val="Standard"/>
    <w:next w:val="Standard"/>
    <w:link w:val="Fu-EndnotenberschriftZchn"/>
    <w:rPr>
      <w:rFonts w:cs="Times New Roman"/>
    </w:r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rPr>
      <w:rFonts w:ascii="Courier New" w:hAnsi="Courier New" w:cs="Courier New"/>
      <w:szCs w:val="20"/>
    </w:rPr>
  </w:style>
  <w:style w:type="character" w:customStyle="1" w:styleId="NurTextZchn">
    <w:name w:val="Nur Text Zchn"/>
    <w:basedOn w:val="Absatz-Standardschriftart"/>
    <w:link w:val="NurText"/>
    <w:uiPriority w:val="99"/>
    <w:rPr>
      <w:rFonts w:ascii="Courier New" w:hAnsi="Courier New" w:cs="Courier New"/>
    </w:rPr>
  </w:style>
  <w:style w:type="paragraph" w:styleId="Zitat">
    <w:name w:val="Quote"/>
    <w:basedOn w:val="Standard"/>
    <w:next w:val="Standard"/>
    <w:link w:val="ZitatZchn"/>
    <w:uiPriority w:val="99"/>
    <w:qFormat/>
    <w:rsid w:val="001B4E83"/>
    <w:pPr>
      <w:ind w:left="170"/>
    </w:pPr>
    <w:rPr>
      <w:rFonts w:cs="Times New Roman"/>
      <w:i/>
      <w:iCs/>
      <w:color w:val="000000"/>
    </w:rPr>
  </w:style>
  <w:style w:type="character" w:customStyle="1" w:styleId="ZitatZchn">
    <w:name w:val="Zitat Zchn"/>
    <w:basedOn w:val="Absatz-Standardschriftart"/>
    <w:link w:val="Zitat"/>
    <w:uiPriority w:val="99"/>
    <w:rsid w:val="001B4E83"/>
    <w:rPr>
      <w:rFonts w:ascii="Century Schoolbook" w:hAnsi="Century Schoolbook" w:cs="Times New Roman"/>
      <w:i/>
      <w:iCs/>
      <w:color w:val="000000"/>
      <w:sz w:val="20"/>
      <w:szCs w:val="24"/>
    </w:rPr>
  </w:style>
  <w:style w:type="paragraph" w:styleId="Unterschrift">
    <w:name w:val="Signature"/>
    <w:basedOn w:val="Standard"/>
    <w:link w:val="UnterschriftZchn"/>
    <w:pPr>
      <w:ind w:left="4320"/>
    </w:pPr>
    <w:rPr>
      <w:rFonts w:cs="Times New Roman"/>
    </w:rPr>
  </w:style>
  <w:style w:type="character" w:customStyle="1" w:styleId="UnterschriftZchn">
    <w:name w:val="Unterschrift Zchn"/>
    <w:basedOn w:val="Absatz-Standardschriftart"/>
    <w:link w:val="Unterschrift"/>
    <w:uiPriority w:val="99"/>
    <w:rPr>
      <w:rFonts w:ascii="Times New Roman" w:hAnsi="Times New Roman" w:cs="Times New Roman"/>
      <w:sz w:val="24"/>
      <w:szCs w:val="24"/>
    </w:rPr>
  </w:style>
  <w:style w:type="paragraph" w:styleId="Untertitel">
    <w:name w:val="Subtitle"/>
    <w:basedOn w:val="Standard"/>
    <w:next w:val="Standard"/>
    <w:link w:val="UntertitelZchn"/>
    <w:pPr>
      <w:spacing w:after="60"/>
      <w:jc w:val="center"/>
      <w:outlineLvl w:val="1"/>
    </w:pPr>
    <w:rPr>
      <w:rFonts w:ascii="Cambria" w:hAnsi="Cambria" w:cs="Cambria"/>
    </w:rPr>
  </w:style>
  <w:style w:type="character" w:customStyle="1" w:styleId="UntertitelZchn">
    <w:name w:val="Untertitel Zchn"/>
    <w:basedOn w:val="Absatz-Standardschriftart"/>
    <w:link w:val="Untertitel"/>
    <w:uiPriority w:val="99"/>
    <w:rPr>
      <w:rFonts w:ascii="Cambria" w:hAnsi="Cambria" w:cs="Cambria"/>
      <w:szCs w:val="24"/>
    </w:rPr>
  </w:style>
  <w:style w:type="paragraph" w:styleId="Rechtsgrundlagenverzeichnis">
    <w:name w:val="table of authorities"/>
    <w:basedOn w:val="Standard"/>
    <w:next w:val="Standard"/>
    <w:pPr>
      <w:ind w:left="240" w:hanging="240"/>
    </w:pPr>
    <w:rPr>
      <w:rFonts w:cs="Times New Roman"/>
    </w:rPr>
  </w:style>
  <w:style w:type="paragraph" w:styleId="Abbildungsverzeichnis">
    <w:name w:val="table of figures"/>
    <w:basedOn w:val="Standard"/>
    <w:next w:val="Standard"/>
    <w:rPr>
      <w:rFonts w:cs="Times New Roman"/>
    </w:rPr>
  </w:style>
  <w:style w:type="paragraph" w:styleId="RGV-berschrift">
    <w:name w:val="toa heading"/>
    <w:basedOn w:val="Standard"/>
    <w:next w:val="Standard"/>
    <w:pPr>
      <w:spacing w:before="120"/>
    </w:pPr>
    <w:rPr>
      <w:rFonts w:ascii="Cambria" w:hAnsi="Cambria" w:cs="Cambria"/>
      <w:b/>
      <w:bCs/>
    </w:rPr>
  </w:style>
  <w:style w:type="paragraph" w:styleId="Verzeichnis1">
    <w:name w:val="toc 1"/>
    <w:basedOn w:val="Standard"/>
    <w:next w:val="Standard"/>
    <w:autoRedefine/>
    <w:rPr>
      <w:rFonts w:cs="Times New Roman"/>
    </w:rPr>
  </w:style>
  <w:style w:type="paragraph" w:styleId="Verzeichnis2">
    <w:name w:val="toc 2"/>
    <w:basedOn w:val="Standard"/>
    <w:next w:val="Standard"/>
    <w:autoRedefine/>
    <w:pPr>
      <w:ind w:left="240"/>
    </w:pPr>
    <w:rPr>
      <w:rFonts w:cs="Times New Roman"/>
    </w:rPr>
  </w:style>
  <w:style w:type="paragraph" w:styleId="Verzeichnis3">
    <w:name w:val="toc 3"/>
    <w:basedOn w:val="Standard"/>
    <w:next w:val="Standard"/>
    <w:autoRedefine/>
    <w:rsid w:val="000805F7"/>
    <w:pPr>
      <w:ind w:left="480"/>
    </w:pPr>
    <w:rPr>
      <w:rFonts w:cs="Times New Roman"/>
      <w:lang w:eastAsia="de-DE"/>
    </w:rPr>
  </w:style>
  <w:style w:type="paragraph" w:styleId="Verzeichnis4">
    <w:name w:val="toc 4"/>
    <w:basedOn w:val="Standard"/>
    <w:next w:val="Standard"/>
    <w:autoRedefine/>
    <w:pPr>
      <w:ind w:left="720"/>
    </w:pPr>
    <w:rPr>
      <w:rFonts w:cs="Times New Roman"/>
    </w:rPr>
  </w:style>
  <w:style w:type="paragraph" w:styleId="Verzeichnis5">
    <w:name w:val="toc 5"/>
    <w:basedOn w:val="Standard"/>
    <w:next w:val="Standard"/>
    <w:autoRedefine/>
    <w:pPr>
      <w:ind w:left="960"/>
    </w:pPr>
    <w:rPr>
      <w:rFonts w:cs="Times New Roman"/>
    </w:rPr>
  </w:style>
  <w:style w:type="paragraph" w:styleId="Verzeichnis6">
    <w:name w:val="toc 6"/>
    <w:basedOn w:val="Standard"/>
    <w:next w:val="Standard"/>
    <w:autoRedefine/>
    <w:pPr>
      <w:ind w:left="1200"/>
    </w:pPr>
    <w:rPr>
      <w:rFonts w:cs="Times New Roman"/>
    </w:rPr>
  </w:style>
  <w:style w:type="paragraph" w:styleId="Verzeichnis7">
    <w:name w:val="toc 7"/>
    <w:basedOn w:val="Standard"/>
    <w:next w:val="Standard"/>
    <w:autoRedefine/>
    <w:pPr>
      <w:ind w:left="1440"/>
    </w:pPr>
    <w:rPr>
      <w:rFonts w:cs="Times New Roman"/>
    </w:rPr>
  </w:style>
  <w:style w:type="paragraph" w:styleId="Verzeichnis8">
    <w:name w:val="toc 8"/>
    <w:basedOn w:val="Standard"/>
    <w:next w:val="Standard"/>
    <w:autoRedefine/>
    <w:pPr>
      <w:ind w:left="1680"/>
    </w:pPr>
    <w:rPr>
      <w:rFonts w:cs="Times New Roman"/>
    </w:rPr>
  </w:style>
  <w:style w:type="paragraph" w:styleId="Verzeichnis9">
    <w:name w:val="toc 9"/>
    <w:basedOn w:val="Standard"/>
    <w:next w:val="Standard"/>
    <w:autoRedefine/>
    <w:pPr>
      <w:ind w:left="1920"/>
    </w:pPr>
    <w:rPr>
      <w:rFonts w:cs="Times New Roman"/>
    </w:rPr>
  </w:style>
  <w:style w:type="paragraph" w:styleId="Inhaltsverzeichnisberschrift">
    <w:name w:val="TOC Heading"/>
    <w:basedOn w:val="berschrift1"/>
    <w:next w:val="Standard"/>
    <w:uiPriority w:val="99"/>
    <w:pPr>
      <w:numPr>
        <w:numId w:val="0"/>
      </w:numPr>
      <w:outlineLvl w:val="9"/>
    </w:pPr>
    <w:rPr>
      <w:rFonts w:ascii="Cambria" w:hAnsi="Cambria" w:cs="Cambria"/>
      <w:caps/>
      <w:szCs w:val="32"/>
    </w:rPr>
  </w:style>
  <w:style w:type="paragraph" w:customStyle="1" w:styleId="Runningheaderpage-range">
    <w:name w:val="Running header page-range"/>
    <w:basedOn w:val="Kopfzeile"/>
    <w:link w:val="Runningheaderpage-rangeChar"/>
    <w:autoRedefine/>
    <w:rsid w:val="00BF5638"/>
    <w:pPr>
      <w:tabs>
        <w:tab w:val="clear" w:pos="4320"/>
        <w:tab w:val="clear" w:pos="8640"/>
        <w:tab w:val="center" w:pos="4680"/>
        <w:tab w:val="right" w:pos="9360"/>
      </w:tabs>
    </w:pPr>
    <w:rPr>
      <w:rFonts w:ascii="Helvetica" w:eastAsia="Times New Roman" w:hAnsi="Helvetica" w:cs="Arial"/>
      <w:sz w:val="16"/>
      <w:szCs w:val="16"/>
    </w:rPr>
  </w:style>
  <w:style w:type="character" w:customStyle="1" w:styleId="Runningheaderpage-rangeChar">
    <w:name w:val="Running header page-range Char"/>
    <w:basedOn w:val="KopfzeileZchn"/>
    <w:link w:val="Runningheaderpage-range"/>
    <w:rsid w:val="00BF5638"/>
    <w:rPr>
      <w:rFonts w:ascii="Helvetica" w:eastAsia="Times New Roman" w:hAnsi="Helvetica" w:cs="Arial"/>
      <w:sz w:val="16"/>
      <w:szCs w:val="16"/>
    </w:rPr>
  </w:style>
  <w:style w:type="paragraph" w:customStyle="1" w:styleId="Runningheadertitleandauthors">
    <w:name w:val="Running header title_and_authors"/>
    <w:basedOn w:val="Kopfzeile"/>
    <w:link w:val="RunningheadertitleandauthorsChar"/>
    <w:rsid w:val="00072BB0"/>
    <w:pPr>
      <w:tabs>
        <w:tab w:val="clear" w:pos="4320"/>
        <w:tab w:val="clear" w:pos="8640"/>
        <w:tab w:val="center" w:pos="4680"/>
        <w:tab w:val="right" w:pos="9360"/>
      </w:tabs>
    </w:pPr>
    <w:rPr>
      <w:rFonts w:ascii="Helvetica" w:eastAsia="Times New Roman" w:hAnsi="Helvetica" w:cs="Arial"/>
      <w:sz w:val="16"/>
      <w:szCs w:val="16"/>
    </w:rPr>
  </w:style>
  <w:style w:type="character" w:customStyle="1" w:styleId="RunningheadertitleandauthorsChar">
    <w:name w:val="Running header title_and_authors Char"/>
    <w:basedOn w:val="KopfzeileZchn"/>
    <w:link w:val="Runningheadertitleandauthors"/>
    <w:rsid w:val="00072BB0"/>
    <w:rPr>
      <w:rFonts w:ascii="Helvetica" w:eastAsia="Times New Roman" w:hAnsi="Helvetica" w:cs="Arial"/>
      <w:sz w:val="16"/>
      <w:szCs w:val="16"/>
    </w:rPr>
  </w:style>
  <w:style w:type="paragraph" w:customStyle="1" w:styleId="RunningFooterACMTransactionson">
    <w:name w:val="Running Footer (ACM Transactions on...)"/>
    <w:basedOn w:val="Fuzeile"/>
    <w:link w:val="RunningFooterACMTransactionsonChar"/>
    <w:rsid w:val="00260E67"/>
    <w:pPr>
      <w:jc w:val="right"/>
    </w:pPr>
    <w:rPr>
      <w:sz w:val="16"/>
      <w:szCs w:val="12"/>
    </w:rPr>
  </w:style>
  <w:style w:type="character" w:customStyle="1" w:styleId="RunningFooterACMTransactionsonChar">
    <w:name w:val="Running Footer (ACM Transactions on...) Char"/>
    <w:basedOn w:val="FuzeileZchn"/>
    <w:link w:val="RunningFooterACMTransactionson"/>
    <w:rsid w:val="00260E67"/>
    <w:rPr>
      <w:rFonts w:ascii="Times New Roman" w:hAnsi="Times New Roman" w:cs="Times New Roman"/>
      <w:sz w:val="16"/>
      <w:szCs w:val="12"/>
    </w:rPr>
  </w:style>
  <w:style w:type="paragraph" w:customStyle="1" w:styleId="ACMReference">
    <w:name w:val="ACM Reference"/>
    <w:basedOn w:val="References"/>
    <w:link w:val="ACMReferenceChar"/>
    <w:autoRedefine/>
    <w:rsid w:val="00C67A7D"/>
    <w:pPr>
      <w:widowControl w:val="0"/>
      <w:jc w:val="left"/>
    </w:pPr>
    <w:rPr>
      <w:rFonts w:ascii="Century Schoolbook" w:eastAsia="Times New Roman" w:hAnsi="Century Schoolbook" w:cs="Times New Roman"/>
    </w:rPr>
  </w:style>
  <w:style w:type="character" w:customStyle="1" w:styleId="ACMReferenceChar">
    <w:name w:val="ACM Reference Char"/>
    <w:basedOn w:val="Absatz-Standardschriftart"/>
    <w:link w:val="ACMReference"/>
    <w:rsid w:val="0031764B"/>
    <w:rPr>
      <w:rFonts w:ascii="Century Schoolbook" w:eastAsia="Times New Roman" w:hAnsi="Century Schoolbook" w:cs="Times New Roman"/>
      <w:sz w:val="16"/>
      <w:szCs w:val="16"/>
      <w:lang w:eastAsia="zh-CN"/>
    </w:rPr>
  </w:style>
  <w:style w:type="paragraph" w:customStyle="1" w:styleId="Referencehead0">
    <w:name w:val="Reference_head"/>
    <w:basedOn w:val="berschrift1"/>
    <w:link w:val="ReferenceheadChar"/>
    <w:rsid w:val="00BC35E8"/>
    <w:pPr>
      <w:numPr>
        <w:numId w:val="0"/>
      </w:numPr>
    </w:pPr>
  </w:style>
  <w:style w:type="character" w:customStyle="1" w:styleId="ReferenceheadChar">
    <w:name w:val="Reference_head Char"/>
    <w:basedOn w:val="berschrift1Zchn"/>
    <w:link w:val="Referencehead0"/>
    <w:rsid w:val="00BC35E8"/>
    <w:rPr>
      <w:rFonts w:ascii="Arial" w:hAnsi="Arial" w:cs="Arial"/>
      <w:b/>
      <w:bCs/>
      <w:caps w:val="0"/>
      <w:kern w:val="32"/>
      <w:sz w:val="18"/>
      <w:szCs w:val="18"/>
      <w:lang w:val="fr-FR"/>
    </w:rPr>
  </w:style>
  <w:style w:type="character" w:styleId="Buchtitel">
    <w:name w:val="Book Title"/>
    <w:basedOn w:val="Absatz-Standardschriftart"/>
    <w:uiPriority w:val="33"/>
    <w:rsid w:val="00C03590"/>
    <w:rPr>
      <w:b/>
      <w:bCs/>
      <w:smallCaps/>
      <w:spacing w:val="5"/>
    </w:rPr>
  </w:style>
  <w:style w:type="paragraph" w:customStyle="1" w:styleId="Default">
    <w:name w:val="Default"/>
    <w:rsid w:val="00EE1FD6"/>
    <w:pPr>
      <w:autoSpaceDE w:val="0"/>
      <w:autoSpaceDN w:val="0"/>
      <w:adjustRightInd w:val="0"/>
    </w:pPr>
    <w:rPr>
      <w:rFonts w:ascii="NewCenturySchlbk-Roman" w:hAnsi="NewCenturySchlbk-Roman" w:cs="NewCenturySchlbk-Roman"/>
      <w:color w:val="000000"/>
      <w:sz w:val="24"/>
      <w:szCs w:val="24"/>
    </w:rPr>
  </w:style>
  <w:style w:type="paragraph" w:customStyle="1" w:styleId="Author">
    <w:name w:val="Author"/>
    <w:basedOn w:val="Standard"/>
    <w:rsid w:val="00092F9D"/>
    <w:pPr>
      <w:jc w:val="center"/>
    </w:pPr>
    <w:rPr>
      <w:rFonts w:eastAsia="Times New Roman" w:cs="Times New Roman"/>
      <w:b/>
      <w:color w:val="000000"/>
      <w:szCs w:val="20"/>
    </w:rPr>
  </w:style>
  <w:style w:type="character" w:styleId="Seitenzahl">
    <w:name w:val="page number"/>
    <w:basedOn w:val="Absatz-Standardschriftart"/>
    <w:rsid w:val="00092F9D"/>
  </w:style>
  <w:style w:type="paragraph" w:customStyle="1" w:styleId="Bullet">
    <w:name w:val="Bullet"/>
    <w:basedOn w:val="Standard"/>
    <w:rsid w:val="00092F9D"/>
    <w:pPr>
      <w:numPr>
        <w:numId w:val="2"/>
      </w:numPr>
      <w:tabs>
        <w:tab w:val="clear" w:pos="720"/>
        <w:tab w:val="left" w:pos="180"/>
      </w:tabs>
      <w:overflowPunct w:val="0"/>
      <w:autoSpaceDE w:val="0"/>
      <w:autoSpaceDN w:val="0"/>
      <w:adjustRightInd w:val="0"/>
      <w:spacing w:after="80"/>
      <w:ind w:left="180" w:hanging="180"/>
      <w:textAlignment w:val="baseline"/>
    </w:pPr>
    <w:rPr>
      <w:rFonts w:eastAsia="Times New Roman" w:cs="Times New Roman"/>
      <w:szCs w:val="20"/>
    </w:rPr>
  </w:style>
  <w:style w:type="paragraph" w:customStyle="1" w:styleId="Paper-Title0">
    <w:name w:val="Paper-Title"/>
    <w:basedOn w:val="Standard"/>
    <w:rsid w:val="00092F9D"/>
    <w:pPr>
      <w:overflowPunct w:val="0"/>
      <w:autoSpaceDE w:val="0"/>
      <w:autoSpaceDN w:val="0"/>
      <w:adjustRightInd w:val="0"/>
      <w:jc w:val="center"/>
      <w:textAlignment w:val="baseline"/>
    </w:pPr>
    <w:rPr>
      <w:rFonts w:ascii="Helvetica" w:eastAsia="Times New Roman" w:hAnsi="Helvetica" w:cs="Times New Roman"/>
      <w:b/>
      <w:sz w:val="36"/>
      <w:szCs w:val="20"/>
    </w:rPr>
  </w:style>
  <w:style w:type="character" w:styleId="Kommentarzeichen">
    <w:name w:val="annotation reference"/>
    <w:rsid w:val="00092F9D"/>
    <w:rPr>
      <w:sz w:val="16"/>
    </w:rPr>
  </w:style>
  <w:style w:type="paragraph" w:customStyle="1" w:styleId="Abstract">
    <w:name w:val="Abstract"/>
    <w:basedOn w:val="berschrift1"/>
    <w:rsid w:val="00092F9D"/>
    <w:pPr>
      <w:keepLines/>
      <w:numPr>
        <w:numId w:val="0"/>
      </w:numPr>
      <w:spacing w:before="40"/>
      <w:outlineLvl w:val="9"/>
    </w:pPr>
    <w:rPr>
      <w:rFonts w:eastAsia="Times New Roman" w:cs="Times New Roman"/>
      <w:bCs w:val="0"/>
      <w:kern w:val="28"/>
      <w:szCs w:val="20"/>
    </w:rPr>
  </w:style>
  <w:style w:type="paragraph" w:customStyle="1" w:styleId="Affiliation">
    <w:name w:val="Affiliation"/>
    <w:basedOn w:val="Author"/>
    <w:rsid w:val="00092F9D"/>
    <w:rPr>
      <w:b w:val="0"/>
    </w:rPr>
  </w:style>
  <w:style w:type="paragraph" w:customStyle="1" w:styleId="Figure">
    <w:name w:val="Figure"/>
    <w:basedOn w:val="Standard"/>
    <w:rsid w:val="00092F9D"/>
    <w:rPr>
      <w:rFonts w:eastAsia="Times New Roman" w:cs="Times New Roman"/>
      <w:szCs w:val="20"/>
    </w:rPr>
  </w:style>
  <w:style w:type="paragraph" w:customStyle="1" w:styleId="cell">
    <w:name w:val="cell"/>
    <w:basedOn w:val="Standard"/>
    <w:rsid w:val="00092F9D"/>
    <w:pPr>
      <w:keepNext/>
      <w:keepLines/>
      <w:jc w:val="center"/>
    </w:pPr>
    <w:rPr>
      <w:rFonts w:eastAsia="Times New Roman" w:cs="Times New Roman"/>
      <w:b/>
      <w:szCs w:val="20"/>
    </w:rPr>
  </w:style>
  <w:style w:type="paragraph" w:customStyle="1" w:styleId="TableText">
    <w:name w:val="Table Text"/>
    <w:basedOn w:val="Standard"/>
    <w:rsid w:val="00092F9D"/>
    <w:pPr>
      <w:keepLines/>
      <w:spacing w:before="40" w:after="40"/>
    </w:pPr>
    <w:rPr>
      <w:rFonts w:eastAsia="Times New Roman" w:cs="Times New Roman"/>
      <w:szCs w:val="20"/>
    </w:rPr>
  </w:style>
  <w:style w:type="character" w:customStyle="1" w:styleId="q">
    <w:name w:val="q"/>
    <w:basedOn w:val="Absatz-Standardschriftart"/>
    <w:rsid w:val="00092F9D"/>
  </w:style>
  <w:style w:type="character" w:customStyle="1" w:styleId="TabelleZchn">
    <w:name w:val="Tabelle Zchn"/>
    <w:link w:val="Tabelle"/>
    <w:locked/>
    <w:rsid w:val="00035A4E"/>
    <w:rPr>
      <w:rFonts w:ascii="Century Schoolbook" w:hAnsi="Century Schoolbook"/>
      <w:sz w:val="18"/>
    </w:rPr>
  </w:style>
  <w:style w:type="paragraph" w:customStyle="1" w:styleId="Tabelle">
    <w:name w:val="Tabelle"/>
    <w:basedOn w:val="Standard"/>
    <w:link w:val="TabelleZchn"/>
    <w:qFormat/>
    <w:rsid w:val="00035A4E"/>
    <w:pPr>
      <w:spacing w:after="0"/>
      <w:jc w:val="left"/>
    </w:pPr>
    <w:rPr>
      <w:sz w:val="18"/>
      <w:szCs w:val="22"/>
    </w:rPr>
  </w:style>
  <w:style w:type="table" w:styleId="Tabellenraster">
    <w:name w:val="Table Grid"/>
    <w:basedOn w:val="NormaleTabelle"/>
    <w:uiPriority w:val="39"/>
    <w:rsid w:val="00092F9D"/>
    <w:rPr>
      <w:rFonts w:ascii="Calibri" w:eastAsia="Calibri" w:hAnsi="Calibri" w:cs="Times New Roman"/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iteratur">
    <w:name w:val="Literatur"/>
    <w:basedOn w:val="Listenabsatz"/>
    <w:link w:val="LiteraturZchn"/>
    <w:rsid w:val="00092F9D"/>
    <w:pPr>
      <w:numPr>
        <w:numId w:val="3"/>
      </w:numPr>
      <w:spacing w:after="40"/>
      <w:ind w:left="284" w:hanging="284"/>
    </w:pPr>
    <w:rPr>
      <w:sz w:val="19"/>
      <w:szCs w:val="20"/>
    </w:rPr>
  </w:style>
  <w:style w:type="character" w:customStyle="1" w:styleId="LiteraturZchn">
    <w:name w:val="Literatur Zchn"/>
    <w:basedOn w:val="ListenabsatzZchn"/>
    <w:link w:val="Literatur"/>
    <w:rsid w:val="00092F9D"/>
    <w:rPr>
      <w:rFonts w:ascii="Times New Roman" w:hAnsi="Times New Roman" w:cs="Times New Roman"/>
      <w:sz w:val="19"/>
      <w:szCs w:val="20"/>
    </w:rPr>
  </w:style>
  <w:style w:type="paragraph" w:styleId="berarbeitung">
    <w:name w:val="Revision"/>
    <w:hidden/>
    <w:uiPriority w:val="71"/>
    <w:rsid w:val="00092F9D"/>
    <w:rPr>
      <w:rFonts w:ascii="Times New Roman" w:eastAsia="Times New Roman" w:hAnsi="Times New Roman" w:cs="Times New Roman"/>
      <w:sz w:val="20"/>
      <w:szCs w:val="20"/>
    </w:rPr>
  </w:style>
  <w:style w:type="character" w:customStyle="1" w:styleId="KommentartextZchn1">
    <w:name w:val="Kommentartext Zchn1"/>
    <w:basedOn w:val="Absatz-Standardschriftart"/>
    <w:rsid w:val="00030CBB"/>
    <w:rPr>
      <w:sz w:val="24"/>
    </w:rPr>
  </w:style>
  <w:style w:type="paragraph" w:customStyle="1" w:styleId="CitaviBibliographyEntry">
    <w:name w:val="Citavi Bibliography Entry"/>
    <w:basedOn w:val="Standard"/>
    <w:link w:val="CitaviBibliographyEntryZchn"/>
    <w:rsid w:val="00944131"/>
    <w:pPr>
      <w:spacing w:before="120"/>
      <w:jc w:val="left"/>
    </w:pPr>
    <w:rPr>
      <w:rFonts w:eastAsia="Times New Roman" w:cs="Times New Roman"/>
      <w:szCs w:val="20"/>
      <w:lang w:val="de-DE" w:eastAsia="de-DE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944131"/>
    <w:rPr>
      <w:rFonts w:ascii="Times New Roman" w:eastAsia="Times New Roman" w:hAnsi="Times New Roman" w:cs="Times New Roman"/>
      <w:sz w:val="24"/>
      <w:szCs w:val="20"/>
      <w:lang w:val="de-DE" w:eastAsia="de-DE"/>
    </w:rPr>
  </w:style>
  <w:style w:type="paragraph" w:customStyle="1" w:styleId="Tree">
    <w:name w:val="Tree"/>
    <w:basedOn w:val="Standard"/>
    <w:rsid w:val="0002041E"/>
    <w:pPr>
      <w:keepNext/>
      <w:spacing w:after="0"/>
    </w:pPr>
    <w:rPr>
      <w:rFonts w:ascii="Calibri" w:eastAsia="Times New Roman" w:hAnsi="Calibri" w:cs="Times New Roman"/>
      <w:lang w:eastAsia="de-DE"/>
    </w:rPr>
  </w:style>
  <w:style w:type="paragraph" w:customStyle="1" w:styleId="Formatvorlage1">
    <w:name w:val="Formatvorlage1"/>
    <w:basedOn w:val="Beschriftung"/>
    <w:rsid w:val="0002041E"/>
    <w:pPr>
      <w:keepNext/>
      <w:spacing w:before="120" w:after="120" w:line="280" w:lineRule="exact"/>
      <w:ind w:left="709" w:hanging="709"/>
    </w:pPr>
    <w:rPr>
      <w:rFonts w:eastAsia="MS Mincho"/>
      <w:b w:val="0"/>
      <w:bCs w:val="0"/>
      <w:i/>
      <w:sz w:val="24"/>
      <w:lang w:eastAsia="de-DE"/>
    </w:rPr>
  </w:style>
  <w:style w:type="paragraph" w:customStyle="1" w:styleId="BeschriftungEnde">
    <w:name w:val="Beschriftung_Ende"/>
    <w:basedOn w:val="Beschriftung"/>
    <w:next w:val="Standard"/>
    <w:rsid w:val="0002041E"/>
    <w:pPr>
      <w:keepNext/>
      <w:spacing w:before="120" w:after="120" w:line="280" w:lineRule="exact"/>
      <w:ind w:left="709" w:hanging="709"/>
    </w:pPr>
    <w:rPr>
      <w:rFonts w:eastAsia="MS Mincho"/>
      <w:b w:val="0"/>
      <w:bCs w:val="0"/>
      <w:i/>
      <w:sz w:val="24"/>
      <w:lang w:eastAsia="de-DE"/>
    </w:rPr>
  </w:style>
  <w:style w:type="paragraph" w:customStyle="1" w:styleId="BeschriftungNoninititial">
    <w:name w:val="Beschriftung_Noninititial"/>
    <w:basedOn w:val="Beschriftung"/>
    <w:next w:val="Standard"/>
    <w:rsid w:val="0002041E"/>
    <w:pPr>
      <w:keepNext/>
      <w:spacing w:before="120" w:after="120" w:line="280" w:lineRule="exact"/>
      <w:ind w:left="709" w:hanging="709"/>
    </w:pPr>
    <w:rPr>
      <w:rFonts w:eastAsia="MS Mincho"/>
      <w:b w:val="0"/>
      <w:bCs w:val="0"/>
      <w:i/>
      <w:sz w:val="24"/>
      <w:lang w:eastAsia="de-DE"/>
    </w:rPr>
  </w:style>
  <w:style w:type="paragraph" w:customStyle="1" w:styleId="BeschriftungLetzte">
    <w:name w:val="Beschriftung_Letzte"/>
    <w:basedOn w:val="Beschriftung"/>
    <w:next w:val="Standard"/>
    <w:rsid w:val="0002041E"/>
    <w:pPr>
      <w:keepNext/>
      <w:spacing w:before="120" w:after="120" w:line="280" w:lineRule="exact"/>
      <w:ind w:left="709" w:hanging="709"/>
    </w:pPr>
    <w:rPr>
      <w:rFonts w:eastAsia="MS Mincho"/>
      <w:b w:val="0"/>
      <w:bCs w:val="0"/>
      <w:i/>
      <w:sz w:val="24"/>
      <w:lang w:eastAsia="de-DE"/>
    </w:rPr>
  </w:style>
  <w:style w:type="paragraph" w:customStyle="1" w:styleId="BeschriftungFinal">
    <w:name w:val="Beschriftung_Final"/>
    <w:basedOn w:val="Beschriftung"/>
    <w:next w:val="Standard"/>
    <w:rsid w:val="0002041E"/>
    <w:pPr>
      <w:keepNext/>
      <w:spacing w:before="120" w:after="120" w:line="280" w:lineRule="exact"/>
      <w:ind w:left="1418" w:hanging="709"/>
    </w:pPr>
    <w:rPr>
      <w:rFonts w:eastAsia="MS Mincho"/>
      <w:b w:val="0"/>
      <w:bCs w:val="0"/>
      <w:i/>
      <w:sz w:val="24"/>
      <w:lang w:eastAsia="de-DE"/>
    </w:rPr>
  </w:style>
  <w:style w:type="paragraph" w:customStyle="1" w:styleId="Grafik">
    <w:name w:val="Grafik"/>
    <w:basedOn w:val="Standard"/>
    <w:next w:val="Beschriftung"/>
    <w:rsid w:val="0002041E"/>
    <w:pPr>
      <w:keepNext/>
      <w:spacing w:before="240"/>
      <w:jc w:val="center"/>
    </w:pPr>
    <w:rPr>
      <w:rFonts w:eastAsia="Times New Roman" w:cs="Times New Roman"/>
      <w:szCs w:val="20"/>
      <w:lang w:val="de-DE" w:eastAsia="de-DE"/>
    </w:rPr>
  </w:style>
  <w:style w:type="paragraph" w:customStyle="1" w:styleId="Anhang1">
    <w:name w:val="Anhang 1"/>
    <w:basedOn w:val="Standard"/>
    <w:next w:val="Standard"/>
    <w:autoRedefine/>
    <w:rsid w:val="0002041E"/>
    <w:pPr>
      <w:keepNext/>
      <w:pageBreakBefore/>
      <w:tabs>
        <w:tab w:val="num" w:pos="432"/>
      </w:tabs>
      <w:spacing w:before="240" w:after="60"/>
      <w:ind w:left="432" w:hanging="432"/>
    </w:pPr>
    <w:rPr>
      <w:rFonts w:ascii="Calibri" w:eastAsia="Times New Roman" w:hAnsi="Calibri" w:cs="Times New Roman"/>
      <w:b/>
      <w:kern w:val="32"/>
      <w:sz w:val="32"/>
      <w:szCs w:val="32"/>
      <w:lang w:val="de-DE" w:eastAsia="de-DE"/>
    </w:rPr>
  </w:style>
  <w:style w:type="paragraph" w:customStyle="1" w:styleId="Anhang2">
    <w:name w:val="Anhang 2"/>
    <w:basedOn w:val="Anhang1"/>
    <w:next w:val="Standard"/>
    <w:rsid w:val="0002041E"/>
    <w:pPr>
      <w:pageBreakBefore w:val="0"/>
      <w:numPr>
        <w:ilvl w:val="1"/>
      </w:numPr>
      <w:tabs>
        <w:tab w:val="num" w:pos="432"/>
      </w:tabs>
      <w:ind w:left="432" w:hanging="432"/>
    </w:pPr>
    <w:rPr>
      <w:b w:val="0"/>
      <w:i/>
    </w:rPr>
  </w:style>
  <w:style w:type="paragraph" w:customStyle="1" w:styleId="Anhang3">
    <w:name w:val="Anhang 3"/>
    <w:basedOn w:val="Anhang2"/>
    <w:next w:val="Standard"/>
    <w:rsid w:val="0002041E"/>
    <w:pPr>
      <w:numPr>
        <w:ilvl w:val="2"/>
      </w:numPr>
      <w:tabs>
        <w:tab w:val="num" w:pos="432"/>
      </w:tabs>
      <w:ind w:left="432" w:hanging="432"/>
    </w:pPr>
    <w:rPr>
      <w:i w:val="0"/>
      <w:sz w:val="26"/>
      <w:szCs w:val="26"/>
    </w:rPr>
  </w:style>
  <w:style w:type="paragraph" w:customStyle="1" w:styleId="Paragraph1">
    <w:name w:val="Paragraph1"/>
    <w:basedOn w:val="Standard"/>
    <w:rsid w:val="0002041E"/>
    <w:pPr>
      <w:spacing w:before="80" w:after="0"/>
    </w:pPr>
    <w:rPr>
      <w:rFonts w:eastAsia="Times New Roman" w:cs="Times New Roman"/>
      <w:szCs w:val="20"/>
      <w:lang w:eastAsia="de-DE"/>
    </w:rPr>
  </w:style>
  <w:style w:type="paragraph" w:customStyle="1" w:styleId="Paragraph2">
    <w:name w:val="Paragraph2"/>
    <w:basedOn w:val="Paragraph1"/>
    <w:rsid w:val="0002041E"/>
    <w:pPr>
      <w:ind w:left="1440"/>
    </w:pPr>
  </w:style>
  <w:style w:type="paragraph" w:customStyle="1" w:styleId="Paragraph3">
    <w:name w:val="Paragraph3"/>
    <w:basedOn w:val="Paragraph1"/>
    <w:rsid w:val="0002041E"/>
    <w:pPr>
      <w:ind w:left="2160"/>
    </w:pPr>
  </w:style>
  <w:style w:type="paragraph" w:customStyle="1" w:styleId="Flietext">
    <w:name w:val="Fließtext"/>
    <w:basedOn w:val="Standard"/>
    <w:link w:val="FlietextChar"/>
    <w:rsid w:val="0002041E"/>
    <w:pPr>
      <w:spacing w:before="60" w:after="60" w:line="320" w:lineRule="exact"/>
    </w:pPr>
    <w:rPr>
      <w:rFonts w:eastAsia="Times New Roman" w:cs="Times New Roman"/>
      <w:lang w:val="de-DE" w:eastAsia="de-DE"/>
    </w:rPr>
  </w:style>
  <w:style w:type="character" w:customStyle="1" w:styleId="FlietextChar">
    <w:name w:val="Fließtext Char"/>
    <w:link w:val="Flietext"/>
    <w:locked/>
    <w:rsid w:val="0002041E"/>
    <w:rPr>
      <w:rFonts w:ascii="Times New Roman" w:eastAsia="Times New Roman" w:hAnsi="Times New Roman" w:cs="Times New Roman"/>
      <w:sz w:val="24"/>
      <w:szCs w:val="24"/>
      <w:lang w:val="de-DE" w:eastAsia="de-DE"/>
    </w:rPr>
  </w:style>
  <w:style w:type="paragraph" w:customStyle="1" w:styleId="Aufzhlung1">
    <w:name w:val="Aufzählung1"/>
    <w:basedOn w:val="Standard"/>
    <w:rsid w:val="0002041E"/>
    <w:pPr>
      <w:numPr>
        <w:numId w:val="4"/>
      </w:numPr>
      <w:spacing w:before="60" w:after="60" w:line="320" w:lineRule="exact"/>
    </w:pPr>
    <w:rPr>
      <w:rFonts w:ascii="Calibri" w:eastAsia="Times New Roman" w:hAnsi="Calibri" w:cs="Times New Roman"/>
      <w:lang w:val="de-DE" w:eastAsia="de-DE"/>
    </w:rPr>
  </w:style>
  <w:style w:type="paragraph" w:customStyle="1" w:styleId="MetricsStandard">
    <w:name w:val="Metrics_Standard"/>
    <w:basedOn w:val="Standard"/>
    <w:rsid w:val="0002041E"/>
    <w:pPr>
      <w:spacing w:after="0"/>
    </w:pPr>
    <w:rPr>
      <w:rFonts w:ascii="Calibri" w:eastAsia="Times New Roman" w:hAnsi="Calibri" w:cs="Times New Roman"/>
      <w:lang w:val="en-GB" w:eastAsia="de-DE"/>
    </w:rPr>
  </w:style>
  <w:style w:type="paragraph" w:customStyle="1" w:styleId="Anlagen">
    <w:name w:val="Anlagen"/>
    <w:basedOn w:val="Standard"/>
    <w:rsid w:val="0002041E"/>
    <w:pPr>
      <w:numPr>
        <w:numId w:val="5"/>
      </w:numPr>
      <w:spacing w:before="120"/>
    </w:pPr>
    <w:rPr>
      <w:rFonts w:ascii="Calibri" w:eastAsia="Times New Roman" w:hAnsi="Calibri" w:cs="Times New Roman"/>
      <w:lang w:eastAsia="de-DE"/>
    </w:rPr>
  </w:style>
  <w:style w:type="paragraph" w:customStyle="1" w:styleId="ToCFormatvorlage">
    <w:name w:val="ToC_Formatvorlage"/>
    <w:basedOn w:val="berschrift1"/>
    <w:link w:val="ToCFormatvorlageZchn"/>
    <w:rsid w:val="0002041E"/>
    <w:pPr>
      <w:pageBreakBefore/>
      <w:numPr>
        <w:numId w:val="0"/>
      </w:numPr>
      <w:ind w:left="431" w:hanging="431"/>
      <w:outlineLvl w:val="9"/>
    </w:pPr>
    <w:rPr>
      <w:rFonts w:ascii="Calibri" w:eastAsia="Times New Roman" w:hAnsi="Calibri" w:cs="Times New Roman"/>
      <w:caps/>
      <w:szCs w:val="32"/>
    </w:rPr>
  </w:style>
  <w:style w:type="character" w:customStyle="1" w:styleId="ToCFormatvorlageZchn">
    <w:name w:val="ToC_Formatvorlage Zchn"/>
    <w:link w:val="ToCFormatvorlage"/>
    <w:locked/>
    <w:rsid w:val="0002041E"/>
    <w:rPr>
      <w:rFonts w:ascii="Calibri" w:eastAsia="Times New Roman" w:hAnsi="Calibri" w:cs="Times New Roman"/>
      <w:b/>
      <w:bCs/>
      <w:kern w:val="32"/>
      <w:sz w:val="32"/>
      <w:szCs w:val="32"/>
    </w:rPr>
  </w:style>
  <w:style w:type="paragraph" w:customStyle="1" w:styleId="TOCHeading1">
    <w:name w:val="TOC Heading1"/>
    <w:basedOn w:val="berschrift1"/>
    <w:next w:val="Standard"/>
    <w:semiHidden/>
    <w:rsid w:val="0002041E"/>
    <w:pPr>
      <w:keepLines/>
      <w:numPr>
        <w:numId w:val="0"/>
      </w:numPr>
      <w:spacing w:before="480" w:line="276" w:lineRule="auto"/>
      <w:jc w:val="left"/>
      <w:outlineLvl w:val="9"/>
    </w:pPr>
    <w:rPr>
      <w:rFonts w:ascii="Cambria" w:eastAsia="Times New Roman" w:hAnsi="Cambria" w:cs="Times New Roman"/>
      <w:caps/>
      <w:color w:val="365F91"/>
      <w:kern w:val="0"/>
      <w:szCs w:val="28"/>
      <w:lang w:val="de-DE" w:eastAsia="de-DE"/>
    </w:rPr>
  </w:style>
  <w:style w:type="paragraph" w:customStyle="1" w:styleId="ListParagraph1">
    <w:name w:val="List Paragraph1"/>
    <w:basedOn w:val="Standard"/>
    <w:rsid w:val="0002041E"/>
    <w:pPr>
      <w:spacing w:before="120"/>
      <w:ind w:left="720"/>
      <w:contextualSpacing/>
    </w:pPr>
    <w:rPr>
      <w:rFonts w:ascii="Calibri" w:eastAsia="Times New Roman" w:hAnsi="Calibri" w:cs="Times New Roman"/>
      <w:lang w:eastAsia="de-DE"/>
    </w:rPr>
  </w:style>
  <w:style w:type="character" w:styleId="Fett">
    <w:name w:val="Strong"/>
    <w:uiPriority w:val="22"/>
    <w:rsid w:val="0002041E"/>
    <w:rPr>
      <w:rFonts w:cs="Times New Roman"/>
      <w:b/>
      <w:bCs/>
    </w:rPr>
  </w:style>
  <w:style w:type="character" w:styleId="IntensiveHervorhebung">
    <w:name w:val="Intense Emphasis"/>
    <w:basedOn w:val="Absatz-Standardschriftart"/>
    <w:uiPriority w:val="21"/>
    <w:rsid w:val="00B5533F"/>
    <w:rPr>
      <w:b/>
      <w:bCs/>
      <w:i/>
      <w:iCs/>
      <w:color w:val="4F81BD" w:themeColor="accent1"/>
    </w:rPr>
  </w:style>
  <w:style w:type="character" w:customStyle="1" w:styleId="hps">
    <w:name w:val="hps"/>
    <w:rsid w:val="00FF6EAB"/>
  </w:style>
  <w:style w:type="character" w:styleId="Endnotenzeichen">
    <w:name w:val="endnote reference"/>
    <w:basedOn w:val="Absatz-Standardschriftart"/>
    <w:uiPriority w:val="99"/>
    <w:semiHidden/>
    <w:unhideWhenUsed/>
    <w:rsid w:val="00EA6146"/>
    <w:rPr>
      <w:vertAlign w:val="superscript"/>
    </w:rPr>
  </w:style>
  <w:style w:type="table" w:styleId="MittlereSchattierung1-Akzent1">
    <w:name w:val="Medium Shading 1 Accent 1"/>
    <w:basedOn w:val="NormaleTabelle"/>
    <w:uiPriority w:val="63"/>
    <w:rsid w:val="003F43C8"/>
    <w:rPr>
      <w:rFonts w:eastAsiaTheme="minorHAnsi"/>
      <w:lang w:val="it-IT"/>
    </w:r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customStyle="1" w:styleId="apple-converted-space">
    <w:name w:val="apple-converted-space"/>
    <w:basedOn w:val="Absatz-Standardschriftart"/>
    <w:rsid w:val="00CF4B57"/>
  </w:style>
  <w:style w:type="character" w:styleId="Hervorhebung">
    <w:name w:val="Emphasis"/>
    <w:basedOn w:val="Absatz-Standardschriftart"/>
    <w:uiPriority w:val="20"/>
    <w:qFormat/>
    <w:rsid w:val="00CF4B57"/>
    <w:rPr>
      <w:i/>
      <w:iCs/>
    </w:rPr>
  </w:style>
  <w:style w:type="paragraph" w:customStyle="1" w:styleId="Fussnotentext">
    <w:name w:val="Fussnotentext"/>
    <w:basedOn w:val="Funotentext"/>
    <w:link w:val="FussnotentextZchn"/>
    <w:qFormat/>
    <w:rsid w:val="000534FE"/>
    <w:pPr>
      <w:ind w:firstLine="227"/>
    </w:pPr>
    <w:rPr>
      <w:rFonts w:ascii="Times New Roman" w:eastAsia="Times New Roman" w:hAnsi="Times New Roman" w:cs="Times New Roman"/>
      <w:sz w:val="22"/>
      <w:szCs w:val="20"/>
      <w:lang w:val="de-DE" w:eastAsia="de-DE"/>
    </w:rPr>
  </w:style>
  <w:style w:type="character" w:customStyle="1" w:styleId="FussnotentextZchn">
    <w:name w:val="Fussnotentext Zchn"/>
    <w:basedOn w:val="FunotentextZchn"/>
    <w:link w:val="Fussnotentext"/>
    <w:rsid w:val="000534FE"/>
    <w:rPr>
      <w:rFonts w:ascii="Times New Roman" w:eastAsia="Times New Roman" w:hAnsi="Times New Roman" w:cs="Times New Roman"/>
      <w:sz w:val="20"/>
      <w:szCs w:val="20"/>
      <w:lang w:val="de-DE" w:eastAsia="de-DE"/>
    </w:rPr>
  </w:style>
  <w:style w:type="character" w:customStyle="1" w:styleId="content">
    <w:name w:val="content"/>
    <w:basedOn w:val="Absatz-Standardschriftart"/>
    <w:rsid w:val="006157C2"/>
  </w:style>
  <w:style w:type="paragraph" w:customStyle="1" w:styleId="Autor">
    <w:name w:val="Autor"/>
    <w:basedOn w:val="Standard"/>
    <w:link w:val="AutorZchn"/>
    <w:qFormat/>
    <w:rsid w:val="00C32994"/>
    <w:pPr>
      <w:spacing w:after="0" w:line="276" w:lineRule="auto"/>
      <w:jc w:val="center"/>
    </w:pPr>
    <w:rPr>
      <w:rFonts w:eastAsia="Calibri" w:cs="Times New Roman"/>
      <w:szCs w:val="22"/>
      <w:lang w:val="de-DE"/>
    </w:rPr>
  </w:style>
  <w:style w:type="paragraph" w:customStyle="1" w:styleId="Untertitel1">
    <w:name w:val="Untertitel1"/>
    <w:basedOn w:val="Titel"/>
    <w:link w:val="SubtitleZchn"/>
    <w:qFormat/>
    <w:rsid w:val="00C32994"/>
    <w:pPr>
      <w:spacing w:before="0"/>
    </w:pPr>
    <w:rPr>
      <w:sz w:val="24"/>
    </w:rPr>
  </w:style>
  <w:style w:type="character" w:customStyle="1" w:styleId="AutorZchn">
    <w:name w:val="Autor Zchn"/>
    <w:basedOn w:val="Absatz-Standardschriftart"/>
    <w:link w:val="Autor"/>
    <w:rsid w:val="00C32994"/>
    <w:rPr>
      <w:rFonts w:ascii="Arial" w:eastAsia="Calibri" w:hAnsi="Arial" w:cs="Times New Roman"/>
      <w:sz w:val="20"/>
      <w:lang w:val="de-DE"/>
    </w:rPr>
  </w:style>
  <w:style w:type="character" w:customStyle="1" w:styleId="SubtitleZchn">
    <w:name w:val="Subtitle Zchn"/>
    <w:basedOn w:val="TitelZchn"/>
    <w:link w:val="Untertitel1"/>
    <w:rsid w:val="00C32994"/>
    <w:rPr>
      <w:rFonts w:ascii="Arial" w:hAnsi="Arial" w:cs="Arial"/>
      <w:b/>
      <w:bCs/>
      <w:kern w:val="28"/>
      <w:sz w:val="24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9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60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1034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676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74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627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24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08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8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230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867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679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446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60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43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54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31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4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3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00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53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82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73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063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1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77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18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8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50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67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93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6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54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316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243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6658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35805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76626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5967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333672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80957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983414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0483704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0973493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1179887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5219385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12653828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6720102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5430037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63240005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3181940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39912992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88985231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12842665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4862305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7307172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1747040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4768082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4619607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9147548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9217450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774907552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94411909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549342368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420441976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475677385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840922476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509127908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159080776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158035273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277366304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986201079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10436520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2011761217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909540533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399183412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513421285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1724214685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698922155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1779370029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261448666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489685229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939219682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223372732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948655768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474027520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874533207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58087205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1324235746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745419192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1623464412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328821471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1409764954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84559991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352730222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1637685444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<w:div w:id="1889612583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661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79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87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592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83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00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63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448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79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931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487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341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053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95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177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4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50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73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7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8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14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20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702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91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8464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1271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9731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873168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7638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14498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021281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9325768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5031015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0072109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9535849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9190900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1467141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2177098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0618483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82323412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7218347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08221196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34683144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034899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762633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5696250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3733749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4252703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4745402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1345159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456992013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81612652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929002779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320842857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308826355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881792770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352680885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318798928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2133786777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636447077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<w:div w:id="780882102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811677408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173032881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089737843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34808288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361783120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758218626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623541675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750928991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1852141087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34932242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572158187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932472805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004279215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673849033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93463757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812868869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135489896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1632832212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1957633550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1022626476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703483379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94592652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<w:div w:id="1546402583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068502691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335349524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755902353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634070214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2022464600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5001893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49838554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<w:div w:id="1818496571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730539020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1864977449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49336780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10738958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8123091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016340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393795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789938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749818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2214880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302827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912080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9648332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9505078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870804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1626897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7691602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291399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184761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6118285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<w:div w:id="502161393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548349100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282811194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5731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9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64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33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7046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8983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9868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79085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01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5885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2300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67179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39839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7496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7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65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9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83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37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0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2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83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1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82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31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60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0614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82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30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600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3173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27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19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99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75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96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9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382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27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4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736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89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96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3393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230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795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088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289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424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28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14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19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99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90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00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25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575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039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2842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50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668F85A-DE11-4CB2-9B1D-8B941C5773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96</Words>
  <Characters>1869</Characters>
  <Application>Microsoft Office Word</Application>
  <DocSecurity>0</DocSecurity>
  <Lines>15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Techbooks</Company>
  <LinksUpToDate>false</LinksUpToDate>
  <CharactersWithSpaces>21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an Reuter</dc:creator>
  <cp:lastModifiedBy>Christian Reuter</cp:lastModifiedBy>
  <cp:revision>2</cp:revision>
  <cp:lastPrinted>2014-09-30T07:51:00Z</cp:lastPrinted>
  <dcterms:created xsi:type="dcterms:W3CDTF">2019-05-10T12:10:00Z</dcterms:created>
  <dcterms:modified xsi:type="dcterms:W3CDTF">2019-05-10T12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csl.mendeley.com/styles/1542561/JCSCW-2</vt:lpwstr>
  </property>
  <property fmtid="{D5CDD505-2E9C-101B-9397-08002B2CF9AE}" pid="4" name="Mendeley Recent Style Id 0_1">
    <vt:lpwstr>http://www.zotero.org/styles/acm-sigchi-proceedings</vt:lpwstr>
  </property>
  <property fmtid="{D5CDD505-2E9C-101B-9397-08002B2CF9AE}" pid="5" name="Mendeley Recent Style Name 0_1">
    <vt:lpwstr>ACM SIGCHI Proceedings (2016)</vt:lpwstr>
  </property>
  <property fmtid="{D5CDD505-2E9C-101B-9397-08002B2CF9AE}" pid="6" name="Mendeley Recent Style Id 8_1">
    <vt:lpwstr>http://www.zotero.org/styles/harvard1</vt:lpwstr>
  </property>
  <property fmtid="{D5CDD505-2E9C-101B-9397-08002B2CF9AE}" pid="7" name="Mendeley Recent Style Name 8_1">
    <vt:lpwstr>Harvard Reference format 1 (author-date)</vt:lpwstr>
  </property>
  <property fmtid="{D5CDD505-2E9C-101B-9397-08002B2CF9AE}" pid="8" name="Mendeley Recent Style Id 2_1">
    <vt:lpwstr>http://csl.mendeley.com/styles/1542561/apa</vt:lpwstr>
  </property>
  <property fmtid="{D5CDD505-2E9C-101B-9397-08002B2CF9AE}" pid="9" name="Mendeley Recent Style Name 2_1">
    <vt:lpwstr>American Psychological Association 6th Edition - Christian Reuter</vt:lpwstr>
  </property>
  <property fmtid="{D5CDD505-2E9C-101B-9397-08002B2CF9AE}" pid="10" name="Mendeley Recent Style Id 3_1">
    <vt:lpwstr>http://www.zotero.org/styles/apa</vt:lpwstr>
  </property>
  <property fmtid="{D5CDD505-2E9C-101B-9397-08002B2CF9AE}" pid="11" name="Mendeley Recent Style Name 3_1">
    <vt:lpwstr>American Psychological Association 6th edition</vt:lpwstr>
  </property>
  <property fmtid="{D5CDD505-2E9C-101B-9397-08002B2CF9AE}" pid="12" name="Mendeley Recent Style Id 1_1">
    <vt:lpwstr>http://www.zotero.org/styles/american-medical-association</vt:lpwstr>
  </property>
  <property fmtid="{D5CDD505-2E9C-101B-9397-08002B2CF9AE}" pid="13" name="Mendeley Recent Style Name 1_1">
    <vt:lpwstr>American Medical Association</vt:lpwstr>
  </property>
  <property fmtid="{D5CDD505-2E9C-101B-9397-08002B2CF9AE}" pid="14" name="Mendeley Recent Style Id 4_1">
    <vt:lpwstr>http://csl.mendeley.com/styles/1542561/JCSCW-2</vt:lpwstr>
  </property>
  <property fmtid="{D5CDD505-2E9C-101B-9397-08002B2CF9AE}" pid="15" name="Mendeley Recent Style Name 4_1">
    <vt:lpwstr>American Psychological Association 6th edition - JCSCW - Christian Reuter</vt:lpwstr>
  </property>
  <property fmtid="{D5CDD505-2E9C-101B-9397-08002B2CF9AE}" pid="16" name="Mendeley Recent Style Id 5_1">
    <vt:lpwstr>http://csl.mendeley.com/styles/27175381/apa-2</vt:lpwstr>
  </property>
  <property fmtid="{D5CDD505-2E9C-101B-9397-08002B2CF9AE}" pid="17" name="Mendeley Recent Style Name 5_1">
    <vt:lpwstr>American Psychological Association 6th edition - Janina Reising</vt:lpwstr>
  </property>
  <property fmtid="{D5CDD505-2E9C-101B-9397-08002B2CF9AE}" pid="18" name="Mendeley Recent Style Id 6_1">
    <vt:lpwstr>http://csl.mendeley.com/styles/510181191/apa-4</vt:lpwstr>
  </property>
  <property fmtid="{D5CDD505-2E9C-101B-9397-08002B2CF9AE}" pid="19" name="Mendeley Recent Style Name 6_1">
    <vt:lpwstr>American Psychological Association 6th edition - Janina Reising - Christian Reuter - Literatur PEASEC</vt:lpwstr>
  </property>
  <property fmtid="{D5CDD505-2E9C-101B-9397-08002B2CF9AE}" pid="20" name="Mendeley Recent Style Id 7_1">
    <vt:lpwstr>http://www.zotero.org/styles/din-1505-2-alphanumeric</vt:lpwstr>
  </property>
  <property fmtid="{D5CDD505-2E9C-101B-9397-08002B2CF9AE}" pid="21" name="Mendeley Recent Style Name 7_1">
    <vt:lpwstr>DIN 1505-2 (alphanumeric, German)</vt:lpwstr>
  </property>
  <property fmtid="{D5CDD505-2E9C-101B-9397-08002B2CF9AE}" pid="22" name="Mendeley Recent Style Id 9_1">
    <vt:lpwstr>http://www.zotero.org/styles/springer-lecture-notes-in-computer-science-alphabetical</vt:lpwstr>
  </property>
  <property fmtid="{D5CDD505-2E9C-101B-9397-08002B2CF9AE}" pid="23" name="Mendeley Recent Style Name 9_1">
    <vt:lpwstr>Springer Lecture Notes in Computer Science (sorted alphabetically)</vt:lpwstr>
  </property>
  <property fmtid="{D5CDD505-2E9C-101B-9397-08002B2CF9AE}" pid="24" name="Mendeley Unique User Id_1">
    <vt:lpwstr>5b328506-5de1-3a32-b00a-1c7e0a2c4467</vt:lpwstr>
  </property>
</Properties>
</file>